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2AEE1D23" w14:textId="71F57E15" w:rsidR="00BA07B0"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6468134" w:history="1">
            <w:r w:rsidR="00BA07B0" w:rsidRPr="007469FF">
              <w:rPr>
                <w:rStyle w:val="Hyperlink"/>
                <w:noProof/>
              </w:rPr>
              <w:t>Aerosol studies</w:t>
            </w:r>
            <w:r w:rsidR="00BA07B0">
              <w:rPr>
                <w:noProof/>
                <w:webHidden/>
              </w:rPr>
              <w:tab/>
            </w:r>
            <w:r w:rsidR="00BA07B0">
              <w:rPr>
                <w:noProof/>
                <w:webHidden/>
              </w:rPr>
              <w:fldChar w:fldCharType="begin"/>
            </w:r>
            <w:r w:rsidR="00BA07B0">
              <w:rPr>
                <w:noProof/>
                <w:webHidden/>
              </w:rPr>
              <w:instrText xml:space="preserve"> PAGEREF _Toc76468134 \h </w:instrText>
            </w:r>
            <w:r w:rsidR="00BA07B0">
              <w:rPr>
                <w:noProof/>
                <w:webHidden/>
              </w:rPr>
            </w:r>
            <w:r w:rsidR="00BA07B0">
              <w:rPr>
                <w:noProof/>
                <w:webHidden/>
              </w:rPr>
              <w:fldChar w:fldCharType="separate"/>
            </w:r>
            <w:r w:rsidR="00BA07B0">
              <w:rPr>
                <w:noProof/>
                <w:webHidden/>
              </w:rPr>
              <w:t>2</w:t>
            </w:r>
            <w:r w:rsidR="00BA07B0">
              <w:rPr>
                <w:noProof/>
                <w:webHidden/>
              </w:rPr>
              <w:fldChar w:fldCharType="end"/>
            </w:r>
          </w:hyperlink>
        </w:p>
        <w:p w14:paraId="0BE08862" w14:textId="5250758A" w:rsidR="00BA07B0" w:rsidRDefault="00BA07B0">
          <w:pPr>
            <w:pStyle w:val="TOC1"/>
            <w:tabs>
              <w:tab w:val="right" w:leader="dot" w:pos="9016"/>
            </w:tabs>
            <w:rPr>
              <w:rFonts w:eastAsiaTheme="minorEastAsia"/>
              <w:noProof/>
              <w:lang w:eastAsia="en-AU"/>
            </w:rPr>
          </w:pPr>
          <w:hyperlink w:anchor="_Toc76468135" w:history="1">
            <w:r w:rsidRPr="007469FF">
              <w:rPr>
                <w:rStyle w:val="Hyperlink"/>
                <w:noProof/>
              </w:rPr>
              <w:t>Aerosol emissions from gas-liquid contactors devices</w:t>
            </w:r>
            <w:r>
              <w:rPr>
                <w:noProof/>
                <w:webHidden/>
              </w:rPr>
              <w:tab/>
            </w:r>
            <w:r>
              <w:rPr>
                <w:noProof/>
                <w:webHidden/>
              </w:rPr>
              <w:fldChar w:fldCharType="begin"/>
            </w:r>
            <w:r>
              <w:rPr>
                <w:noProof/>
                <w:webHidden/>
              </w:rPr>
              <w:instrText xml:space="preserve"> PAGEREF _Toc76468135 \h </w:instrText>
            </w:r>
            <w:r>
              <w:rPr>
                <w:noProof/>
                <w:webHidden/>
              </w:rPr>
            </w:r>
            <w:r>
              <w:rPr>
                <w:noProof/>
                <w:webHidden/>
              </w:rPr>
              <w:fldChar w:fldCharType="separate"/>
            </w:r>
            <w:r>
              <w:rPr>
                <w:noProof/>
                <w:webHidden/>
              </w:rPr>
              <w:t>3</w:t>
            </w:r>
            <w:r>
              <w:rPr>
                <w:noProof/>
                <w:webHidden/>
              </w:rPr>
              <w:fldChar w:fldCharType="end"/>
            </w:r>
          </w:hyperlink>
        </w:p>
        <w:p w14:paraId="3FDCC1B6" w14:textId="43518954" w:rsidR="00BA07B0" w:rsidRDefault="00BA07B0">
          <w:pPr>
            <w:pStyle w:val="TOC1"/>
            <w:tabs>
              <w:tab w:val="right" w:leader="dot" w:pos="9016"/>
            </w:tabs>
            <w:rPr>
              <w:rFonts w:eastAsiaTheme="minorEastAsia"/>
              <w:noProof/>
              <w:lang w:eastAsia="en-AU"/>
            </w:rPr>
          </w:pPr>
          <w:hyperlink w:anchor="_Toc76468136" w:history="1">
            <w:r w:rsidRPr="007469FF">
              <w:rPr>
                <w:rStyle w:val="Hyperlink"/>
                <w:noProof/>
              </w:rPr>
              <w:t>Methodology</w:t>
            </w:r>
            <w:r>
              <w:rPr>
                <w:noProof/>
                <w:webHidden/>
              </w:rPr>
              <w:tab/>
            </w:r>
            <w:r>
              <w:rPr>
                <w:noProof/>
                <w:webHidden/>
              </w:rPr>
              <w:fldChar w:fldCharType="begin"/>
            </w:r>
            <w:r>
              <w:rPr>
                <w:noProof/>
                <w:webHidden/>
              </w:rPr>
              <w:instrText xml:space="preserve"> PAGEREF _Toc76468136 \h </w:instrText>
            </w:r>
            <w:r>
              <w:rPr>
                <w:noProof/>
                <w:webHidden/>
              </w:rPr>
            </w:r>
            <w:r>
              <w:rPr>
                <w:noProof/>
                <w:webHidden/>
              </w:rPr>
              <w:fldChar w:fldCharType="separate"/>
            </w:r>
            <w:r>
              <w:rPr>
                <w:noProof/>
                <w:webHidden/>
              </w:rPr>
              <w:t>4</w:t>
            </w:r>
            <w:r>
              <w:rPr>
                <w:noProof/>
                <w:webHidden/>
              </w:rPr>
              <w:fldChar w:fldCharType="end"/>
            </w:r>
          </w:hyperlink>
        </w:p>
        <w:p w14:paraId="1300401B" w14:textId="2C2B3EBD" w:rsidR="00BA07B0" w:rsidRDefault="00BA07B0">
          <w:pPr>
            <w:pStyle w:val="TOC1"/>
            <w:tabs>
              <w:tab w:val="right" w:leader="dot" w:pos="9016"/>
            </w:tabs>
            <w:rPr>
              <w:rFonts w:eastAsiaTheme="minorEastAsia"/>
              <w:noProof/>
              <w:lang w:eastAsia="en-AU"/>
            </w:rPr>
          </w:pPr>
          <w:hyperlink w:anchor="_Toc76468137" w:history="1">
            <w:r w:rsidRPr="007469FF">
              <w:rPr>
                <w:rStyle w:val="Hyperlink"/>
                <w:noProof/>
                <w:lang w:bidi="fa-IR"/>
              </w:rPr>
              <w:t>Results and discussion</w:t>
            </w:r>
            <w:r>
              <w:rPr>
                <w:noProof/>
                <w:webHidden/>
              </w:rPr>
              <w:tab/>
            </w:r>
            <w:r>
              <w:rPr>
                <w:noProof/>
                <w:webHidden/>
              </w:rPr>
              <w:fldChar w:fldCharType="begin"/>
            </w:r>
            <w:r>
              <w:rPr>
                <w:noProof/>
                <w:webHidden/>
              </w:rPr>
              <w:instrText xml:space="preserve"> PAGEREF _Toc76468137 \h </w:instrText>
            </w:r>
            <w:r>
              <w:rPr>
                <w:noProof/>
                <w:webHidden/>
              </w:rPr>
            </w:r>
            <w:r>
              <w:rPr>
                <w:noProof/>
                <w:webHidden/>
              </w:rPr>
              <w:fldChar w:fldCharType="separate"/>
            </w:r>
            <w:r>
              <w:rPr>
                <w:noProof/>
                <w:webHidden/>
              </w:rPr>
              <w:t>6</w:t>
            </w:r>
            <w:r>
              <w:rPr>
                <w:noProof/>
                <w:webHidden/>
              </w:rPr>
              <w:fldChar w:fldCharType="end"/>
            </w:r>
          </w:hyperlink>
        </w:p>
        <w:p w14:paraId="0BA80F3F" w14:textId="46CFAC9B" w:rsidR="00BA07B0" w:rsidRDefault="00BA07B0">
          <w:pPr>
            <w:pStyle w:val="TOC2"/>
            <w:tabs>
              <w:tab w:val="right" w:leader="dot" w:pos="9016"/>
            </w:tabs>
            <w:rPr>
              <w:rFonts w:eastAsiaTheme="minorEastAsia"/>
              <w:noProof/>
              <w:lang w:eastAsia="en-AU"/>
            </w:rPr>
          </w:pPr>
          <w:hyperlink w:anchor="_Toc76468138" w:history="1">
            <w:r w:rsidRPr="007469FF">
              <w:rPr>
                <w:rStyle w:val="Hyperlink"/>
                <w:noProof/>
                <w:lang w:bidi="fa-IR"/>
              </w:rPr>
              <w:t>Economical</w:t>
            </w:r>
            <w:r>
              <w:rPr>
                <w:noProof/>
                <w:webHidden/>
              </w:rPr>
              <w:tab/>
            </w:r>
            <w:r>
              <w:rPr>
                <w:noProof/>
                <w:webHidden/>
              </w:rPr>
              <w:fldChar w:fldCharType="begin"/>
            </w:r>
            <w:r>
              <w:rPr>
                <w:noProof/>
                <w:webHidden/>
              </w:rPr>
              <w:instrText xml:space="preserve"> PAGEREF _Toc76468138 \h </w:instrText>
            </w:r>
            <w:r>
              <w:rPr>
                <w:noProof/>
                <w:webHidden/>
              </w:rPr>
            </w:r>
            <w:r>
              <w:rPr>
                <w:noProof/>
                <w:webHidden/>
              </w:rPr>
              <w:fldChar w:fldCharType="separate"/>
            </w:r>
            <w:r>
              <w:rPr>
                <w:noProof/>
                <w:webHidden/>
              </w:rPr>
              <w:t>6</w:t>
            </w:r>
            <w:r>
              <w:rPr>
                <w:noProof/>
                <w:webHidden/>
              </w:rPr>
              <w:fldChar w:fldCharType="end"/>
            </w:r>
          </w:hyperlink>
        </w:p>
        <w:p w14:paraId="495DA9A5" w14:textId="0CBB43FB" w:rsidR="00BA07B0" w:rsidRDefault="00BA07B0">
          <w:pPr>
            <w:pStyle w:val="TOC3"/>
            <w:tabs>
              <w:tab w:val="right" w:leader="dot" w:pos="9016"/>
            </w:tabs>
            <w:rPr>
              <w:rFonts w:eastAsiaTheme="minorEastAsia"/>
              <w:noProof/>
              <w:lang w:eastAsia="en-AU"/>
            </w:rPr>
          </w:pPr>
          <w:hyperlink w:anchor="_Toc76468139" w:history="1">
            <w:r w:rsidRPr="007469FF">
              <w:rPr>
                <w:rStyle w:val="Hyperlink"/>
                <w:noProof/>
                <w:lang w:bidi="fa-IR"/>
              </w:rPr>
              <w:t>RLS</w:t>
            </w:r>
            <w:r>
              <w:rPr>
                <w:noProof/>
                <w:webHidden/>
              </w:rPr>
              <w:tab/>
            </w:r>
            <w:r>
              <w:rPr>
                <w:noProof/>
                <w:webHidden/>
              </w:rPr>
              <w:fldChar w:fldCharType="begin"/>
            </w:r>
            <w:r>
              <w:rPr>
                <w:noProof/>
                <w:webHidden/>
              </w:rPr>
              <w:instrText xml:space="preserve"> PAGEREF _Toc76468139 \h </w:instrText>
            </w:r>
            <w:r>
              <w:rPr>
                <w:noProof/>
                <w:webHidden/>
              </w:rPr>
            </w:r>
            <w:r>
              <w:rPr>
                <w:noProof/>
                <w:webHidden/>
              </w:rPr>
              <w:fldChar w:fldCharType="separate"/>
            </w:r>
            <w:r>
              <w:rPr>
                <w:noProof/>
                <w:webHidden/>
              </w:rPr>
              <w:t>6</w:t>
            </w:r>
            <w:r>
              <w:rPr>
                <w:noProof/>
                <w:webHidden/>
              </w:rPr>
              <w:fldChar w:fldCharType="end"/>
            </w:r>
          </w:hyperlink>
        </w:p>
        <w:p w14:paraId="2941FCE7" w14:textId="12ADC64B" w:rsidR="00BA07B0" w:rsidRDefault="00BA07B0">
          <w:pPr>
            <w:pStyle w:val="TOC3"/>
            <w:tabs>
              <w:tab w:val="right" w:leader="dot" w:pos="9016"/>
            </w:tabs>
            <w:rPr>
              <w:rFonts w:eastAsiaTheme="minorEastAsia"/>
              <w:noProof/>
              <w:lang w:eastAsia="en-AU"/>
            </w:rPr>
          </w:pPr>
          <w:hyperlink w:anchor="_Toc76468140" w:history="1">
            <w:r w:rsidRPr="007469FF">
              <w:rPr>
                <w:rStyle w:val="Hyperlink"/>
                <w:noProof/>
                <w:lang w:bidi="fa-IR"/>
              </w:rPr>
              <w:t>Cooling tower</w:t>
            </w:r>
            <w:r>
              <w:rPr>
                <w:noProof/>
                <w:webHidden/>
              </w:rPr>
              <w:tab/>
            </w:r>
            <w:r>
              <w:rPr>
                <w:noProof/>
                <w:webHidden/>
              </w:rPr>
              <w:fldChar w:fldCharType="begin"/>
            </w:r>
            <w:r>
              <w:rPr>
                <w:noProof/>
                <w:webHidden/>
              </w:rPr>
              <w:instrText xml:space="preserve"> PAGEREF _Toc76468140 \h </w:instrText>
            </w:r>
            <w:r>
              <w:rPr>
                <w:noProof/>
                <w:webHidden/>
              </w:rPr>
            </w:r>
            <w:r>
              <w:rPr>
                <w:noProof/>
                <w:webHidden/>
              </w:rPr>
              <w:fldChar w:fldCharType="separate"/>
            </w:r>
            <w:r>
              <w:rPr>
                <w:noProof/>
                <w:webHidden/>
              </w:rPr>
              <w:t>9</w:t>
            </w:r>
            <w:r>
              <w:rPr>
                <w:noProof/>
                <w:webHidden/>
              </w:rPr>
              <w:fldChar w:fldCharType="end"/>
            </w:r>
          </w:hyperlink>
        </w:p>
        <w:p w14:paraId="638FFB37" w14:textId="2F436A1A" w:rsidR="00BA07B0" w:rsidRDefault="00BA07B0">
          <w:pPr>
            <w:pStyle w:val="TOC3"/>
            <w:tabs>
              <w:tab w:val="right" w:leader="dot" w:pos="9016"/>
            </w:tabs>
            <w:rPr>
              <w:rFonts w:eastAsiaTheme="minorEastAsia"/>
              <w:noProof/>
              <w:lang w:eastAsia="en-AU"/>
            </w:rPr>
          </w:pPr>
          <w:hyperlink w:anchor="_Toc76468141" w:history="1">
            <w:r w:rsidRPr="007469FF">
              <w:rPr>
                <w:rStyle w:val="Hyperlink"/>
                <w:noProof/>
                <w:lang w:bidi="fa-IR"/>
              </w:rPr>
              <w:t>Packed column</w:t>
            </w:r>
            <w:r>
              <w:rPr>
                <w:noProof/>
                <w:webHidden/>
              </w:rPr>
              <w:tab/>
            </w:r>
            <w:r>
              <w:rPr>
                <w:noProof/>
                <w:webHidden/>
              </w:rPr>
              <w:fldChar w:fldCharType="begin"/>
            </w:r>
            <w:r>
              <w:rPr>
                <w:noProof/>
                <w:webHidden/>
              </w:rPr>
              <w:instrText xml:space="preserve"> PAGEREF _Toc76468141 \h </w:instrText>
            </w:r>
            <w:r>
              <w:rPr>
                <w:noProof/>
                <w:webHidden/>
              </w:rPr>
            </w:r>
            <w:r>
              <w:rPr>
                <w:noProof/>
                <w:webHidden/>
              </w:rPr>
              <w:fldChar w:fldCharType="separate"/>
            </w:r>
            <w:r>
              <w:rPr>
                <w:noProof/>
                <w:webHidden/>
              </w:rPr>
              <w:t>16</w:t>
            </w:r>
            <w:r>
              <w:rPr>
                <w:noProof/>
                <w:webHidden/>
              </w:rPr>
              <w:fldChar w:fldCharType="end"/>
            </w:r>
          </w:hyperlink>
        </w:p>
        <w:p w14:paraId="25A549E5" w14:textId="0383B97D" w:rsidR="00BA07B0" w:rsidRDefault="00BA07B0">
          <w:pPr>
            <w:pStyle w:val="TOC3"/>
            <w:tabs>
              <w:tab w:val="right" w:leader="dot" w:pos="9016"/>
            </w:tabs>
            <w:rPr>
              <w:rFonts w:eastAsiaTheme="minorEastAsia"/>
              <w:noProof/>
              <w:lang w:eastAsia="en-AU"/>
            </w:rPr>
          </w:pPr>
          <w:hyperlink w:anchor="_Toc76468142" w:history="1">
            <w:r w:rsidRPr="007469FF">
              <w:rPr>
                <w:rStyle w:val="Hyperlink"/>
                <w:noProof/>
              </w:rPr>
              <w:t>Discussion</w:t>
            </w:r>
            <w:r>
              <w:rPr>
                <w:noProof/>
                <w:webHidden/>
              </w:rPr>
              <w:tab/>
            </w:r>
            <w:r>
              <w:rPr>
                <w:noProof/>
                <w:webHidden/>
              </w:rPr>
              <w:fldChar w:fldCharType="begin"/>
            </w:r>
            <w:r>
              <w:rPr>
                <w:noProof/>
                <w:webHidden/>
              </w:rPr>
              <w:instrText xml:space="preserve"> PAGEREF _Toc76468142 \h </w:instrText>
            </w:r>
            <w:r>
              <w:rPr>
                <w:noProof/>
                <w:webHidden/>
              </w:rPr>
            </w:r>
            <w:r>
              <w:rPr>
                <w:noProof/>
                <w:webHidden/>
              </w:rPr>
              <w:fldChar w:fldCharType="separate"/>
            </w:r>
            <w:r>
              <w:rPr>
                <w:noProof/>
                <w:webHidden/>
              </w:rPr>
              <w:t>19</w:t>
            </w:r>
            <w:r>
              <w:rPr>
                <w:noProof/>
                <w:webHidden/>
              </w:rPr>
              <w:fldChar w:fldCharType="end"/>
            </w:r>
          </w:hyperlink>
        </w:p>
        <w:p w14:paraId="511092A8" w14:textId="4DF27FEF" w:rsidR="00BA07B0" w:rsidRDefault="00BA07B0">
          <w:pPr>
            <w:pStyle w:val="TOC2"/>
            <w:tabs>
              <w:tab w:val="right" w:leader="dot" w:pos="9016"/>
            </w:tabs>
            <w:rPr>
              <w:rFonts w:eastAsiaTheme="minorEastAsia"/>
              <w:noProof/>
              <w:lang w:eastAsia="en-AU"/>
            </w:rPr>
          </w:pPr>
          <w:hyperlink w:anchor="_Toc76468143" w:history="1">
            <w:r w:rsidRPr="007469FF">
              <w:rPr>
                <w:rStyle w:val="Hyperlink"/>
                <w:noProof/>
                <w:lang w:bidi="fa-IR"/>
              </w:rPr>
              <w:t>Environmental</w:t>
            </w:r>
            <w:r>
              <w:rPr>
                <w:noProof/>
                <w:webHidden/>
              </w:rPr>
              <w:tab/>
            </w:r>
            <w:r>
              <w:rPr>
                <w:noProof/>
                <w:webHidden/>
              </w:rPr>
              <w:fldChar w:fldCharType="begin"/>
            </w:r>
            <w:r>
              <w:rPr>
                <w:noProof/>
                <w:webHidden/>
              </w:rPr>
              <w:instrText xml:space="preserve"> PAGEREF _Toc76468143 \h </w:instrText>
            </w:r>
            <w:r>
              <w:rPr>
                <w:noProof/>
                <w:webHidden/>
              </w:rPr>
            </w:r>
            <w:r>
              <w:rPr>
                <w:noProof/>
                <w:webHidden/>
              </w:rPr>
              <w:fldChar w:fldCharType="separate"/>
            </w:r>
            <w:r>
              <w:rPr>
                <w:noProof/>
                <w:webHidden/>
              </w:rPr>
              <w:t>27</w:t>
            </w:r>
            <w:r>
              <w:rPr>
                <w:noProof/>
                <w:webHidden/>
              </w:rPr>
              <w:fldChar w:fldCharType="end"/>
            </w:r>
          </w:hyperlink>
        </w:p>
        <w:p w14:paraId="03D72747" w14:textId="3B59367E" w:rsidR="00BA07B0" w:rsidRDefault="00BA07B0">
          <w:pPr>
            <w:pStyle w:val="TOC3"/>
            <w:tabs>
              <w:tab w:val="right" w:leader="dot" w:pos="9016"/>
            </w:tabs>
            <w:rPr>
              <w:rFonts w:eastAsiaTheme="minorEastAsia"/>
              <w:noProof/>
              <w:lang w:eastAsia="en-AU"/>
            </w:rPr>
          </w:pPr>
          <w:hyperlink w:anchor="_Toc76468144" w:history="1">
            <w:r w:rsidRPr="007469FF">
              <w:rPr>
                <w:rStyle w:val="Hyperlink"/>
                <w:noProof/>
                <w:lang w:bidi="fa-IR"/>
              </w:rPr>
              <w:t>RLS</w:t>
            </w:r>
            <w:r>
              <w:rPr>
                <w:noProof/>
                <w:webHidden/>
              </w:rPr>
              <w:tab/>
            </w:r>
            <w:r>
              <w:rPr>
                <w:noProof/>
                <w:webHidden/>
              </w:rPr>
              <w:fldChar w:fldCharType="begin"/>
            </w:r>
            <w:r>
              <w:rPr>
                <w:noProof/>
                <w:webHidden/>
              </w:rPr>
              <w:instrText xml:space="preserve"> PAGEREF _Toc76468144 \h </w:instrText>
            </w:r>
            <w:r>
              <w:rPr>
                <w:noProof/>
                <w:webHidden/>
              </w:rPr>
            </w:r>
            <w:r>
              <w:rPr>
                <w:noProof/>
                <w:webHidden/>
              </w:rPr>
              <w:fldChar w:fldCharType="separate"/>
            </w:r>
            <w:r>
              <w:rPr>
                <w:noProof/>
                <w:webHidden/>
              </w:rPr>
              <w:t>27</w:t>
            </w:r>
            <w:r>
              <w:rPr>
                <w:noProof/>
                <w:webHidden/>
              </w:rPr>
              <w:fldChar w:fldCharType="end"/>
            </w:r>
          </w:hyperlink>
        </w:p>
        <w:p w14:paraId="700A8603" w14:textId="4D104A67" w:rsidR="00BA07B0" w:rsidRDefault="00BA07B0">
          <w:pPr>
            <w:pStyle w:val="TOC3"/>
            <w:tabs>
              <w:tab w:val="right" w:leader="dot" w:pos="9016"/>
            </w:tabs>
            <w:rPr>
              <w:rFonts w:eastAsiaTheme="minorEastAsia"/>
              <w:noProof/>
              <w:lang w:eastAsia="en-AU"/>
            </w:rPr>
          </w:pPr>
          <w:hyperlink w:anchor="_Toc76468145" w:history="1">
            <w:r w:rsidRPr="007469FF">
              <w:rPr>
                <w:rStyle w:val="Hyperlink"/>
                <w:noProof/>
                <w:lang w:bidi="fa-IR"/>
              </w:rPr>
              <w:t>Cooling tower</w:t>
            </w:r>
            <w:r>
              <w:rPr>
                <w:noProof/>
                <w:webHidden/>
              </w:rPr>
              <w:tab/>
            </w:r>
            <w:r>
              <w:rPr>
                <w:noProof/>
                <w:webHidden/>
              </w:rPr>
              <w:fldChar w:fldCharType="begin"/>
            </w:r>
            <w:r>
              <w:rPr>
                <w:noProof/>
                <w:webHidden/>
              </w:rPr>
              <w:instrText xml:space="preserve"> PAGEREF _Toc76468145 \h </w:instrText>
            </w:r>
            <w:r>
              <w:rPr>
                <w:noProof/>
                <w:webHidden/>
              </w:rPr>
            </w:r>
            <w:r>
              <w:rPr>
                <w:noProof/>
                <w:webHidden/>
              </w:rPr>
              <w:fldChar w:fldCharType="separate"/>
            </w:r>
            <w:r>
              <w:rPr>
                <w:noProof/>
                <w:webHidden/>
              </w:rPr>
              <w:t>27</w:t>
            </w:r>
            <w:r>
              <w:rPr>
                <w:noProof/>
                <w:webHidden/>
              </w:rPr>
              <w:fldChar w:fldCharType="end"/>
            </w:r>
          </w:hyperlink>
        </w:p>
        <w:p w14:paraId="5EC41C45" w14:textId="2BA2E10D" w:rsidR="00BA07B0" w:rsidRDefault="00BA07B0">
          <w:pPr>
            <w:pStyle w:val="TOC3"/>
            <w:tabs>
              <w:tab w:val="right" w:leader="dot" w:pos="9016"/>
            </w:tabs>
            <w:rPr>
              <w:rFonts w:eastAsiaTheme="minorEastAsia"/>
              <w:noProof/>
              <w:lang w:eastAsia="en-AU"/>
            </w:rPr>
          </w:pPr>
          <w:hyperlink w:anchor="_Toc76468146" w:history="1">
            <w:r w:rsidRPr="007469FF">
              <w:rPr>
                <w:rStyle w:val="Hyperlink"/>
                <w:noProof/>
                <w:lang w:bidi="fa-IR"/>
              </w:rPr>
              <w:t>Packed column</w:t>
            </w:r>
            <w:r>
              <w:rPr>
                <w:noProof/>
                <w:webHidden/>
              </w:rPr>
              <w:tab/>
            </w:r>
            <w:r>
              <w:rPr>
                <w:noProof/>
                <w:webHidden/>
              </w:rPr>
              <w:fldChar w:fldCharType="begin"/>
            </w:r>
            <w:r>
              <w:rPr>
                <w:noProof/>
                <w:webHidden/>
              </w:rPr>
              <w:instrText xml:space="preserve"> PAGEREF _Toc76468146 \h </w:instrText>
            </w:r>
            <w:r>
              <w:rPr>
                <w:noProof/>
                <w:webHidden/>
              </w:rPr>
            </w:r>
            <w:r>
              <w:rPr>
                <w:noProof/>
                <w:webHidden/>
              </w:rPr>
              <w:fldChar w:fldCharType="separate"/>
            </w:r>
            <w:r>
              <w:rPr>
                <w:noProof/>
                <w:webHidden/>
              </w:rPr>
              <w:t>27</w:t>
            </w:r>
            <w:r>
              <w:rPr>
                <w:noProof/>
                <w:webHidden/>
              </w:rPr>
              <w:fldChar w:fldCharType="end"/>
            </w:r>
          </w:hyperlink>
        </w:p>
        <w:p w14:paraId="247D7496" w14:textId="195D05AD" w:rsidR="00BA07B0" w:rsidRDefault="00BA07B0">
          <w:pPr>
            <w:pStyle w:val="TOC3"/>
            <w:tabs>
              <w:tab w:val="right" w:leader="dot" w:pos="9016"/>
            </w:tabs>
            <w:rPr>
              <w:rFonts w:eastAsiaTheme="minorEastAsia"/>
              <w:noProof/>
              <w:lang w:eastAsia="en-AU"/>
            </w:rPr>
          </w:pPr>
          <w:hyperlink w:anchor="_Toc76468147" w:history="1">
            <w:r w:rsidRPr="007469FF">
              <w:rPr>
                <w:rStyle w:val="Hyperlink"/>
                <w:noProof/>
                <w:lang w:bidi="fa-IR"/>
              </w:rPr>
              <w:t>Discussion</w:t>
            </w:r>
            <w:r>
              <w:rPr>
                <w:noProof/>
                <w:webHidden/>
              </w:rPr>
              <w:tab/>
            </w:r>
            <w:r>
              <w:rPr>
                <w:noProof/>
                <w:webHidden/>
              </w:rPr>
              <w:fldChar w:fldCharType="begin"/>
            </w:r>
            <w:r>
              <w:rPr>
                <w:noProof/>
                <w:webHidden/>
              </w:rPr>
              <w:instrText xml:space="preserve"> PAGEREF _Toc76468147 \h </w:instrText>
            </w:r>
            <w:r>
              <w:rPr>
                <w:noProof/>
                <w:webHidden/>
              </w:rPr>
            </w:r>
            <w:r>
              <w:rPr>
                <w:noProof/>
                <w:webHidden/>
              </w:rPr>
              <w:fldChar w:fldCharType="separate"/>
            </w:r>
            <w:r>
              <w:rPr>
                <w:noProof/>
                <w:webHidden/>
              </w:rPr>
              <w:t>27</w:t>
            </w:r>
            <w:r>
              <w:rPr>
                <w:noProof/>
                <w:webHidden/>
              </w:rPr>
              <w:fldChar w:fldCharType="end"/>
            </w:r>
          </w:hyperlink>
        </w:p>
        <w:p w14:paraId="7BEE5915" w14:textId="2F3FAEDC" w:rsidR="00BA07B0" w:rsidRDefault="00BA07B0">
          <w:pPr>
            <w:pStyle w:val="TOC1"/>
            <w:tabs>
              <w:tab w:val="right" w:leader="dot" w:pos="9016"/>
            </w:tabs>
            <w:rPr>
              <w:rFonts w:eastAsiaTheme="minorEastAsia"/>
              <w:noProof/>
              <w:lang w:eastAsia="en-AU"/>
            </w:rPr>
          </w:pPr>
          <w:hyperlink w:anchor="_Toc76468148" w:history="1">
            <w:r w:rsidRPr="007469FF">
              <w:rPr>
                <w:rStyle w:val="Hyperlink"/>
                <w:noProof/>
                <w:lang w:bidi="fa-IR"/>
              </w:rPr>
              <w:t>Conclusion</w:t>
            </w:r>
            <w:r>
              <w:rPr>
                <w:noProof/>
                <w:webHidden/>
              </w:rPr>
              <w:tab/>
            </w:r>
            <w:r>
              <w:rPr>
                <w:noProof/>
                <w:webHidden/>
              </w:rPr>
              <w:fldChar w:fldCharType="begin"/>
            </w:r>
            <w:r>
              <w:rPr>
                <w:noProof/>
                <w:webHidden/>
              </w:rPr>
              <w:instrText xml:space="preserve"> PAGEREF _Toc76468148 \h </w:instrText>
            </w:r>
            <w:r>
              <w:rPr>
                <w:noProof/>
                <w:webHidden/>
              </w:rPr>
            </w:r>
            <w:r>
              <w:rPr>
                <w:noProof/>
                <w:webHidden/>
              </w:rPr>
              <w:fldChar w:fldCharType="separate"/>
            </w:r>
            <w:r>
              <w:rPr>
                <w:noProof/>
                <w:webHidden/>
              </w:rPr>
              <w:t>27</w:t>
            </w:r>
            <w:r>
              <w:rPr>
                <w:noProof/>
                <w:webHidden/>
              </w:rPr>
              <w:fldChar w:fldCharType="end"/>
            </w:r>
          </w:hyperlink>
        </w:p>
        <w:p w14:paraId="01DC7C7C" w14:textId="0ACE5DB7" w:rsidR="00BA07B0" w:rsidRDefault="00BA07B0">
          <w:pPr>
            <w:pStyle w:val="TOC1"/>
            <w:tabs>
              <w:tab w:val="right" w:leader="dot" w:pos="9016"/>
            </w:tabs>
            <w:rPr>
              <w:rFonts w:eastAsiaTheme="minorEastAsia"/>
              <w:noProof/>
              <w:lang w:eastAsia="en-AU"/>
            </w:rPr>
          </w:pPr>
          <w:hyperlink w:anchor="_Toc76468149" w:history="1">
            <w:r w:rsidRPr="007469FF">
              <w:rPr>
                <w:rStyle w:val="Hyperlink"/>
                <w:noProof/>
                <w:lang w:bidi="fa-IR"/>
              </w:rPr>
              <w:t>Nomenclature</w:t>
            </w:r>
            <w:r>
              <w:rPr>
                <w:noProof/>
                <w:webHidden/>
              </w:rPr>
              <w:tab/>
            </w:r>
            <w:r>
              <w:rPr>
                <w:noProof/>
                <w:webHidden/>
              </w:rPr>
              <w:fldChar w:fldCharType="begin"/>
            </w:r>
            <w:r>
              <w:rPr>
                <w:noProof/>
                <w:webHidden/>
              </w:rPr>
              <w:instrText xml:space="preserve"> PAGEREF _Toc76468149 \h </w:instrText>
            </w:r>
            <w:r>
              <w:rPr>
                <w:noProof/>
                <w:webHidden/>
              </w:rPr>
            </w:r>
            <w:r>
              <w:rPr>
                <w:noProof/>
                <w:webHidden/>
              </w:rPr>
              <w:fldChar w:fldCharType="separate"/>
            </w:r>
            <w:r>
              <w:rPr>
                <w:noProof/>
                <w:webHidden/>
              </w:rPr>
              <w:t>29</w:t>
            </w:r>
            <w:r>
              <w:rPr>
                <w:noProof/>
                <w:webHidden/>
              </w:rPr>
              <w:fldChar w:fldCharType="end"/>
            </w:r>
          </w:hyperlink>
        </w:p>
        <w:p w14:paraId="02A04C49" w14:textId="4D9FE955" w:rsidR="00BA07B0" w:rsidRDefault="00BA07B0">
          <w:pPr>
            <w:pStyle w:val="TOC1"/>
            <w:tabs>
              <w:tab w:val="right" w:leader="dot" w:pos="9016"/>
            </w:tabs>
            <w:rPr>
              <w:rFonts w:eastAsiaTheme="minorEastAsia"/>
              <w:noProof/>
              <w:lang w:eastAsia="en-AU"/>
            </w:rPr>
          </w:pPr>
          <w:hyperlink w:anchor="_Toc76468150" w:history="1">
            <w:r w:rsidRPr="007469FF">
              <w:rPr>
                <w:rStyle w:val="Hyperlink"/>
                <w:noProof/>
                <w:lang w:bidi="fa-IR"/>
              </w:rPr>
              <w:t>Appendix</w:t>
            </w:r>
            <w:r>
              <w:rPr>
                <w:noProof/>
                <w:webHidden/>
              </w:rPr>
              <w:tab/>
            </w:r>
            <w:r>
              <w:rPr>
                <w:noProof/>
                <w:webHidden/>
              </w:rPr>
              <w:fldChar w:fldCharType="begin"/>
            </w:r>
            <w:r>
              <w:rPr>
                <w:noProof/>
                <w:webHidden/>
              </w:rPr>
              <w:instrText xml:space="preserve"> PAGEREF _Toc76468150 \h </w:instrText>
            </w:r>
            <w:r>
              <w:rPr>
                <w:noProof/>
                <w:webHidden/>
              </w:rPr>
            </w:r>
            <w:r>
              <w:rPr>
                <w:noProof/>
                <w:webHidden/>
              </w:rPr>
              <w:fldChar w:fldCharType="separate"/>
            </w:r>
            <w:r>
              <w:rPr>
                <w:noProof/>
                <w:webHidden/>
              </w:rPr>
              <w:t>30</w:t>
            </w:r>
            <w:r>
              <w:rPr>
                <w:noProof/>
                <w:webHidden/>
              </w:rPr>
              <w:fldChar w:fldCharType="end"/>
            </w:r>
          </w:hyperlink>
        </w:p>
        <w:p w14:paraId="5A9B3894" w14:textId="27D4AABC" w:rsidR="00BA07B0" w:rsidRDefault="00BA07B0">
          <w:pPr>
            <w:pStyle w:val="TOC2"/>
            <w:tabs>
              <w:tab w:val="right" w:leader="dot" w:pos="9016"/>
            </w:tabs>
            <w:rPr>
              <w:rFonts w:eastAsiaTheme="minorEastAsia"/>
              <w:noProof/>
              <w:lang w:eastAsia="en-AU"/>
            </w:rPr>
          </w:pPr>
          <w:hyperlink w:anchor="_Toc76468151" w:history="1">
            <w:r w:rsidRPr="007469FF">
              <w:rPr>
                <w:rStyle w:val="Hyperlink"/>
                <w:noProof/>
                <w:lang w:bidi="fa-IR"/>
              </w:rPr>
              <w:t>Correlations plots</w:t>
            </w:r>
            <w:r>
              <w:rPr>
                <w:noProof/>
                <w:webHidden/>
              </w:rPr>
              <w:tab/>
            </w:r>
            <w:r>
              <w:rPr>
                <w:noProof/>
                <w:webHidden/>
              </w:rPr>
              <w:fldChar w:fldCharType="begin"/>
            </w:r>
            <w:r>
              <w:rPr>
                <w:noProof/>
                <w:webHidden/>
              </w:rPr>
              <w:instrText xml:space="preserve"> PAGEREF _Toc76468151 \h </w:instrText>
            </w:r>
            <w:r>
              <w:rPr>
                <w:noProof/>
                <w:webHidden/>
              </w:rPr>
            </w:r>
            <w:r>
              <w:rPr>
                <w:noProof/>
                <w:webHidden/>
              </w:rPr>
              <w:fldChar w:fldCharType="separate"/>
            </w:r>
            <w:r>
              <w:rPr>
                <w:noProof/>
                <w:webHidden/>
              </w:rPr>
              <w:t>30</w:t>
            </w:r>
            <w:r>
              <w:rPr>
                <w:noProof/>
                <w:webHidden/>
              </w:rPr>
              <w:fldChar w:fldCharType="end"/>
            </w:r>
          </w:hyperlink>
        </w:p>
        <w:p w14:paraId="0FD66F1D" w14:textId="78AC91B2" w:rsidR="00BA07B0" w:rsidRDefault="00BA07B0">
          <w:pPr>
            <w:pStyle w:val="TOC2"/>
            <w:tabs>
              <w:tab w:val="right" w:leader="dot" w:pos="9016"/>
            </w:tabs>
            <w:rPr>
              <w:rFonts w:eastAsiaTheme="minorEastAsia"/>
              <w:noProof/>
              <w:lang w:eastAsia="en-AU"/>
            </w:rPr>
          </w:pPr>
          <w:hyperlink w:anchor="_Toc76468152" w:history="1">
            <w:r w:rsidRPr="007469FF">
              <w:rPr>
                <w:rStyle w:val="Hyperlink"/>
                <w:noProof/>
              </w:rPr>
              <w:t>Experimental setups</w:t>
            </w:r>
            <w:r>
              <w:rPr>
                <w:noProof/>
                <w:webHidden/>
              </w:rPr>
              <w:tab/>
            </w:r>
            <w:r>
              <w:rPr>
                <w:noProof/>
                <w:webHidden/>
              </w:rPr>
              <w:fldChar w:fldCharType="begin"/>
            </w:r>
            <w:r>
              <w:rPr>
                <w:noProof/>
                <w:webHidden/>
              </w:rPr>
              <w:instrText xml:space="preserve"> PAGEREF _Toc76468152 \h </w:instrText>
            </w:r>
            <w:r>
              <w:rPr>
                <w:noProof/>
                <w:webHidden/>
              </w:rPr>
            </w:r>
            <w:r>
              <w:rPr>
                <w:noProof/>
                <w:webHidden/>
              </w:rPr>
              <w:fldChar w:fldCharType="separate"/>
            </w:r>
            <w:r>
              <w:rPr>
                <w:noProof/>
                <w:webHidden/>
              </w:rPr>
              <w:t>33</w:t>
            </w:r>
            <w:r>
              <w:rPr>
                <w:noProof/>
                <w:webHidden/>
              </w:rPr>
              <w:fldChar w:fldCharType="end"/>
            </w:r>
          </w:hyperlink>
        </w:p>
        <w:p w14:paraId="30716635" w14:textId="203599BC" w:rsidR="00BA07B0" w:rsidRDefault="00BA07B0">
          <w:pPr>
            <w:pStyle w:val="TOC2"/>
            <w:tabs>
              <w:tab w:val="right" w:leader="dot" w:pos="9016"/>
            </w:tabs>
            <w:rPr>
              <w:rFonts w:eastAsiaTheme="minorEastAsia"/>
              <w:noProof/>
              <w:lang w:eastAsia="en-AU"/>
            </w:rPr>
          </w:pPr>
          <w:hyperlink w:anchor="_Toc76468153" w:history="1">
            <w:r w:rsidRPr="007469FF">
              <w:rPr>
                <w:rStyle w:val="Hyperlink"/>
                <w:noProof/>
              </w:rPr>
              <w:t>External links</w:t>
            </w:r>
            <w:r>
              <w:rPr>
                <w:noProof/>
                <w:webHidden/>
              </w:rPr>
              <w:tab/>
            </w:r>
            <w:r>
              <w:rPr>
                <w:noProof/>
                <w:webHidden/>
              </w:rPr>
              <w:fldChar w:fldCharType="begin"/>
            </w:r>
            <w:r>
              <w:rPr>
                <w:noProof/>
                <w:webHidden/>
              </w:rPr>
              <w:instrText xml:space="preserve"> PAGEREF _Toc76468153 \h </w:instrText>
            </w:r>
            <w:r>
              <w:rPr>
                <w:noProof/>
                <w:webHidden/>
              </w:rPr>
            </w:r>
            <w:r>
              <w:rPr>
                <w:noProof/>
                <w:webHidden/>
              </w:rPr>
              <w:fldChar w:fldCharType="separate"/>
            </w:r>
            <w:r>
              <w:rPr>
                <w:noProof/>
                <w:webHidden/>
              </w:rPr>
              <w:t>36</w:t>
            </w:r>
            <w:r>
              <w:rPr>
                <w:noProof/>
                <w:webHidden/>
              </w:rPr>
              <w:fldChar w:fldCharType="end"/>
            </w:r>
          </w:hyperlink>
        </w:p>
        <w:p w14:paraId="096ABB5A" w14:textId="7BDE8030" w:rsidR="00BA07B0" w:rsidRDefault="00BA07B0">
          <w:pPr>
            <w:pStyle w:val="TOC1"/>
            <w:tabs>
              <w:tab w:val="right" w:leader="dot" w:pos="9016"/>
            </w:tabs>
            <w:rPr>
              <w:rFonts w:eastAsiaTheme="minorEastAsia"/>
              <w:noProof/>
              <w:lang w:eastAsia="en-AU"/>
            </w:rPr>
          </w:pPr>
          <w:hyperlink w:anchor="_Toc76468154" w:history="1">
            <w:r w:rsidRPr="007469FF">
              <w:rPr>
                <w:rStyle w:val="Hyperlink"/>
                <w:noProof/>
                <w:lang w:bidi="fa-IR"/>
              </w:rPr>
              <w:t>References</w:t>
            </w:r>
            <w:r>
              <w:rPr>
                <w:noProof/>
                <w:webHidden/>
              </w:rPr>
              <w:tab/>
            </w:r>
            <w:r>
              <w:rPr>
                <w:noProof/>
                <w:webHidden/>
              </w:rPr>
              <w:fldChar w:fldCharType="begin"/>
            </w:r>
            <w:r>
              <w:rPr>
                <w:noProof/>
                <w:webHidden/>
              </w:rPr>
              <w:instrText xml:space="preserve"> PAGEREF _Toc76468154 \h </w:instrText>
            </w:r>
            <w:r>
              <w:rPr>
                <w:noProof/>
                <w:webHidden/>
              </w:rPr>
            </w:r>
            <w:r>
              <w:rPr>
                <w:noProof/>
                <w:webHidden/>
              </w:rPr>
              <w:fldChar w:fldCharType="separate"/>
            </w:r>
            <w:r>
              <w:rPr>
                <w:noProof/>
                <w:webHidden/>
              </w:rPr>
              <w:t>37</w:t>
            </w:r>
            <w:r>
              <w:rPr>
                <w:noProof/>
                <w:webHidden/>
              </w:rPr>
              <w:fldChar w:fldCharType="end"/>
            </w:r>
          </w:hyperlink>
        </w:p>
        <w:p w14:paraId="2F3B2285" w14:textId="5EA212BB"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6468134"/>
      <w:r>
        <w:lastRenderedPageBreak/>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6B46AAE"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44F4524A"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r w:rsidR="00B5733C">
        <w:t>Sovlent loss</w:t>
      </w:r>
      <w:r w:rsidR="0097709B">
        <w:t xml:space="preserve"> or drift (a term that is used in cooling tower systems)</w:t>
      </w:r>
      <w:r w:rsidRPr="0070659A">
        <w:t xml:space="preserve"> is defined as the liquid entrained in the air stream which is carried out of the </w:t>
      </w:r>
      <w:r w:rsidR="00B5733C">
        <w:t>contacor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70C504A"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7AAF7270" w14:textId="20CA9A04"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p>
    <w:p w14:paraId="36530515" w14:textId="74C6AE68"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1924AF">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1924AF">
        <w:rPr>
          <w:noProof/>
        </w:rPr>
        <w:t>[10, 11]</w:t>
      </w:r>
      <w:r w:rsidR="00C26504">
        <w:fldChar w:fldCharType="end"/>
      </w:r>
      <w:r w:rsidR="00C26504" w:rsidRPr="00C26504">
        <w:t>.</w:t>
      </w:r>
    </w:p>
    <w:p w14:paraId="4681D5CF" w14:textId="25B5D362" w:rsidR="00534B84"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r w:rsidR="00CB6EE0" w:rsidRPr="0070659A">
        <w:t>nanometre</w:t>
      </w:r>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r w:rsidR="00CB6EE0">
        <w:t>crystals</w:t>
      </w:r>
      <w:r w:rsidR="00C26504">
        <w:t xml:space="preserve"> within the micron and nano range </w:t>
      </w:r>
      <w:r w:rsidR="00C26504">
        <w:fldChar w:fldCharType="begin"/>
      </w:r>
      <w:r w:rsidR="001924AF">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1924AF">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physical and chemical properties of the </w:t>
      </w:r>
      <w:r w:rsidR="00534B84" w:rsidRPr="0070659A">
        <w:lastRenderedPageBreak/>
        <w:t>particulate 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065B1D1F" w14:textId="7E27FE0B" w:rsidR="00652868" w:rsidRDefault="00652868" w:rsidP="0070659A">
      <w:r>
        <w:t xml:space="preserve">Larger particles contributes to solvent loss </w:t>
      </w:r>
      <w:r w:rsidR="00CB6EE0">
        <w:t>while</w:t>
      </w:r>
      <w:r>
        <w:t xml:space="preserve"> smaller particles are </w:t>
      </w:r>
      <w:r w:rsidR="00CB6EE0">
        <w:t>more</w:t>
      </w:r>
      <w:r>
        <w:t xml:space="preserve"> of an environmental concern. </w:t>
      </w:r>
    </w:p>
    <w:p w14:paraId="513FB889" w14:textId="77777777" w:rsidR="00652868" w:rsidRPr="0070659A" w:rsidRDefault="00652868" w:rsidP="0070659A"/>
    <w:p w14:paraId="4AC94323" w14:textId="54CE3E1A" w:rsidR="00FA47D6" w:rsidRDefault="00966C53" w:rsidP="0070659A">
      <w:pPr>
        <w:pStyle w:val="Heading1"/>
      </w:pPr>
      <w:bookmarkStart w:id="11" w:name="_Toc76468135"/>
      <w:r>
        <w:t xml:space="preserve">Aerosol emissions from </w:t>
      </w:r>
      <w:r w:rsidR="000C538E">
        <w:t>gas-liquid contactors</w:t>
      </w:r>
      <w:r>
        <w:t xml:space="preserve"> devices</w:t>
      </w:r>
      <w:bookmarkEnd w:id="11"/>
    </w:p>
    <w:p w14:paraId="456DCFC9" w14:textId="277FBFE7"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tested with both structured and random packings), a novel contactor, Rotating Liquid Sheet (RLS) </w:t>
      </w:r>
      <w:r w:rsidR="000C538E">
        <w:rPr>
          <w:lang w:eastAsia="en-AU"/>
        </w:rPr>
        <w:fldChar w:fldCharType="begin"/>
      </w:r>
      <w:r w:rsidR="001924AF">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1924AF">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046E8DF"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1924AF">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1924AF">
        <w:rPr>
          <w:noProof/>
          <w:lang w:eastAsia="en-AU"/>
        </w:rPr>
        <w:t>[14, 15]</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Pr="000C538E">
        <w:rPr>
          <w:lang w:eastAsia="en-AU"/>
        </w:rPr>
        <w:t xml:space="preserve"> </w:t>
      </w:r>
    </w:p>
    <w:p w14:paraId="463878DC" w14:textId="501475C9" w:rsidR="000C538E" w:rsidRDefault="006273C7" w:rsidP="00281B0F">
      <w:pPr>
        <w:rPr>
          <w:lang w:eastAsia="en-AU"/>
        </w:rPr>
      </w:pPr>
      <w:r>
        <w:rPr>
          <w:lang w:eastAsia="en-AU"/>
        </w:rPr>
        <w:t>Aerosol</w:t>
      </w:r>
      <w:r w:rsidR="00BD396A">
        <w:rPr>
          <w:lang w:eastAsia="en-AU"/>
        </w:rPr>
        <w:t xml:space="preserve"> </w:t>
      </w:r>
      <w:r>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 </w:instrText>
      </w:r>
      <w:r w:rsidR="001924AF">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DATA </w:instrText>
      </w:r>
      <w:r w:rsidR="001924AF">
        <w:rPr>
          <w:lang w:eastAsia="en-AU"/>
        </w:rPr>
      </w:r>
      <w:r w:rsidR="001924AF">
        <w:rPr>
          <w:lang w:eastAsia="en-AU"/>
        </w:rPr>
        <w:fldChar w:fldCharType="end"/>
      </w:r>
      <w:r w:rsidR="00BD396A">
        <w:rPr>
          <w:lang w:eastAsia="en-AU"/>
        </w:rPr>
      </w:r>
      <w:r w:rsidR="00BD396A">
        <w:rPr>
          <w:lang w:eastAsia="en-AU"/>
        </w:rPr>
        <w:fldChar w:fldCharType="separate"/>
      </w:r>
      <w:r w:rsidR="001924AF">
        <w:rPr>
          <w:noProof/>
          <w:lang w:eastAsia="en-AU"/>
        </w:rPr>
        <w:t>[8, 16-18]</w:t>
      </w:r>
      <w:r w:rsidR="00BD396A">
        <w:rPr>
          <w:lang w:eastAsia="en-AU"/>
        </w:rPr>
        <w:fldChar w:fldCharType="end"/>
      </w:r>
      <w:r w:rsidR="00BD396A">
        <w:rPr>
          <w:lang w:eastAsia="en-AU"/>
        </w:rPr>
        <w:t xml:space="preserve">. </w:t>
      </w:r>
      <w:r>
        <w:rPr>
          <w:lang w:eastAsia="en-AU"/>
        </w:rPr>
        <w:t>However,</w:t>
      </w:r>
      <w:r w:rsidR="00BD396A">
        <w:rPr>
          <w:lang w:eastAsia="en-AU"/>
        </w:rPr>
        <w:t xml:space="preserve"> in this present study, the cooling tower is </w:t>
      </w:r>
      <w:r w:rsidR="00CB6EE0">
        <w:rPr>
          <w:lang w:eastAsia="en-AU"/>
        </w:rPr>
        <w:t>modified,</w:t>
      </w:r>
      <w:r w:rsidR="00BD396A">
        <w:rPr>
          <w:lang w:eastAsia="en-AU"/>
        </w:rPr>
        <w:t xml:space="preserve">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r>
        <w:rPr>
          <w:lang w:eastAsia="en-AU"/>
        </w:rPr>
        <w:t>dissolve</w:t>
      </w:r>
      <w:r w:rsidR="00281B0F">
        <w:rPr>
          <w:lang w:eastAsia="en-AU"/>
        </w:rPr>
        <w:t xml:space="preserve"> carbon dioxide. Since in this application the physical and chemical properties of the working </w:t>
      </w:r>
      <w:r w:rsidR="00CB6EE0">
        <w:rPr>
          <w:lang w:eastAsia="en-AU"/>
        </w:rPr>
        <w:t>fluid</w:t>
      </w:r>
      <w:r w:rsidR="00281B0F">
        <w:rPr>
          <w:lang w:eastAsia="en-AU"/>
        </w:rPr>
        <w:t xml:space="preserve"> is completely different from that of a normal cooling tower, the </w:t>
      </w:r>
      <w:r>
        <w:rPr>
          <w:lang w:eastAsia="en-AU"/>
        </w:rPr>
        <w:t>aerosol</w:t>
      </w:r>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w:t>
      </w:r>
      <w:r w:rsidR="00CB6EE0">
        <w:rPr>
          <w:lang w:eastAsia="en-AU"/>
        </w:rPr>
        <w:t>hand,</w:t>
      </w:r>
      <w:r w:rsidR="00281B0F">
        <w:rPr>
          <w:lang w:eastAsia="en-AU"/>
        </w:rPr>
        <w:t xml:space="preserve"> s</w:t>
      </w:r>
      <w:r w:rsidR="000C538E">
        <w:rPr>
          <w:lang w:eastAsia="en-AU"/>
        </w:rPr>
        <w:t xml:space="preserve">ince the rotating liquid sheet </w:t>
      </w:r>
      <w:r w:rsidR="00CB6EE0">
        <w:rPr>
          <w:lang w:eastAsia="en-AU"/>
        </w:rPr>
        <w:t>contactor</w:t>
      </w:r>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0DD3F805"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sidR="001924AF">
        <w:rPr>
          <w:noProof/>
          <w:lang w:eastAsia="en-AU"/>
        </w:rPr>
        <w:t>[6]</w:t>
      </w:r>
      <w:r>
        <w:rPr>
          <w:lang w:eastAsia="en-AU"/>
        </w:rPr>
        <w:fldChar w:fldCharType="end"/>
      </w:r>
      <w:r w:rsidRPr="008D70F0">
        <w:rPr>
          <w:lang w:eastAsia="en-AU"/>
        </w:rPr>
        <w:t>.</w:t>
      </w:r>
    </w:p>
    <w:p w14:paraId="741E3154" w14:textId="2275A824"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1924AF">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1924AF">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r w:rsidR="00CB6EE0">
        <w:rPr>
          <w:lang w:eastAsia="en-AU"/>
        </w:rPr>
        <w:t>microns</w:t>
      </w:r>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r w:rsidR="00CB6EE0">
        <w:rPr>
          <w:lang w:eastAsia="en-AU"/>
        </w:rPr>
        <w:t>agglomeration</w:t>
      </w:r>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r w:rsidR="00CB6EE0">
        <w:rPr>
          <w:lang w:eastAsia="en-AU"/>
        </w:rPr>
        <w:t>seaspray</w:t>
      </w:r>
      <w:r w:rsidR="007E6A39">
        <w:rPr>
          <w:lang w:eastAsia="en-AU"/>
        </w:rPr>
        <w:t xml:space="preserve"> and </w:t>
      </w:r>
      <w:r w:rsidR="00CB6EE0">
        <w:rPr>
          <w:lang w:eastAsia="en-AU"/>
        </w:rPr>
        <w:t>bubble</w:t>
      </w:r>
      <w:r w:rsidR="007E6A39">
        <w:rPr>
          <w:lang w:eastAsia="en-AU"/>
        </w:rPr>
        <w:t xml:space="preserve"> burst </w:t>
      </w:r>
      <w:r w:rsidR="007E6A39">
        <w:rPr>
          <w:lang w:eastAsia="en-AU"/>
        </w:rPr>
        <w:fldChar w:fldCharType="begin"/>
      </w:r>
      <w:r w:rsidR="001924A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1924AF">
        <w:rPr>
          <w:noProof/>
          <w:lang w:eastAsia="en-AU"/>
        </w:rPr>
        <w:t>[6, 20, 21]</w:t>
      </w:r>
      <w:r w:rsidR="007E6A39">
        <w:rPr>
          <w:lang w:eastAsia="en-AU"/>
        </w:rPr>
        <w:fldChar w:fldCharType="end"/>
      </w:r>
      <w:r w:rsidR="007E6A39">
        <w:rPr>
          <w:lang w:eastAsia="en-AU"/>
        </w:rPr>
        <w:t>.</w:t>
      </w:r>
    </w:p>
    <w:p w14:paraId="153FC236" w14:textId="197CD635"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1924A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1924AF">
        <w:rPr>
          <w:noProof/>
          <w:lang w:eastAsia="en-AU"/>
        </w:rPr>
        <w:t>[21, 22]</w:t>
      </w:r>
      <w:r>
        <w:rPr>
          <w:lang w:eastAsia="en-AU"/>
        </w:rPr>
        <w:fldChar w:fldCharType="end"/>
      </w:r>
      <w:r>
        <w:rPr>
          <w:lang w:eastAsia="en-AU"/>
        </w:rPr>
        <w:t xml:space="preserve">. </w:t>
      </w:r>
    </w:p>
    <w:p w14:paraId="715429A4" w14:textId="66DB34A8" w:rsidR="000E57CD" w:rsidRDefault="000531B9" w:rsidP="0070659A">
      <w:pPr>
        <w:rPr>
          <w:lang w:eastAsia="en-AU"/>
        </w:rPr>
      </w:pPr>
      <w:r>
        <w:rPr>
          <w:lang w:eastAsia="en-AU"/>
        </w:rPr>
        <w:t xml:space="preserve">In accordance with the literature, it is highly improbable for the tested contactors to cause new </w:t>
      </w:r>
      <w:r w:rsidR="00CB6EE0">
        <w:rPr>
          <w:lang w:eastAsia="en-AU"/>
        </w:rPr>
        <w:t>particle</w:t>
      </w:r>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1924AF">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1924AF">
        <w:rPr>
          <w:noProof/>
          <w:lang w:eastAsia="en-AU"/>
        </w:rPr>
        <w:t>[21, 23]</w:t>
      </w:r>
      <w:r w:rsidR="00FE374F">
        <w:rPr>
          <w:lang w:eastAsia="en-AU"/>
        </w:rPr>
        <w:fldChar w:fldCharType="end"/>
      </w:r>
      <w:r>
        <w:rPr>
          <w:lang w:eastAsia="en-AU"/>
        </w:rPr>
        <w:t>.</w:t>
      </w:r>
      <w:r w:rsidR="000E57CD">
        <w:rPr>
          <w:lang w:eastAsia="en-AU"/>
        </w:rPr>
        <w:t xml:space="preserve"> </w:t>
      </w:r>
    </w:p>
    <w:p w14:paraId="5C301ED0" w14:textId="03C377C3"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r w:rsidR="00CB6EE0">
        <w:rPr>
          <w:lang w:eastAsia="en-AU"/>
        </w:rPr>
        <w:t>particle</w:t>
      </w:r>
      <w:r w:rsidR="00F37B82">
        <w:rPr>
          <w:lang w:eastAsia="en-AU"/>
        </w:rPr>
        <w:t xml:space="preserve"> sizes. For particles larger than 10 microns gravitational sedimentation is the prevalent deposition mechanism. </w:t>
      </w:r>
      <w:r w:rsidR="00F37B82">
        <w:rPr>
          <w:lang w:eastAsia="en-AU"/>
        </w:rPr>
        <w:lastRenderedPageBreak/>
        <w:t xml:space="preserve">The effective removal method for particles within the size range of 0.5 to 5 microns is inertial impaction and </w:t>
      </w:r>
      <w:r w:rsidR="00CB6EE0">
        <w:rPr>
          <w:lang w:eastAsia="en-AU"/>
        </w:rPr>
        <w:t>Brownian</w:t>
      </w:r>
      <w:r w:rsidR="00F37B82">
        <w:rPr>
          <w:lang w:eastAsia="en-AU"/>
        </w:rPr>
        <w:t xml:space="preserve"> diffusion </w:t>
      </w:r>
      <w:r w:rsidR="00206204">
        <w:rPr>
          <w:lang w:eastAsia="en-AU"/>
        </w:rPr>
        <w:t>are</w:t>
      </w:r>
      <w:r w:rsidR="00F37B82">
        <w:rPr>
          <w:lang w:eastAsia="en-AU"/>
        </w:rPr>
        <w:t xml:space="preserve"> the main deposition mechanism for </w:t>
      </w:r>
      <w:r w:rsidR="00CB6EE0">
        <w:rPr>
          <w:lang w:eastAsia="en-AU"/>
        </w:rPr>
        <w:t>particles</w:t>
      </w:r>
      <w:r w:rsidR="00F37B82">
        <w:rPr>
          <w:lang w:eastAsia="en-AU"/>
        </w:rPr>
        <w:t xml:space="preserve"> smaller than 0.1 micron</w:t>
      </w:r>
      <w:r>
        <w:rPr>
          <w:lang w:eastAsia="en-AU"/>
        </w:rPr>
        <w:fldChar w:fldCharType="begin"/>
      </w:r>
      <w:r w:rsidR="001924AF">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1924AF">
        <w:rPr>
          <w:noProof/>
          <w:lang w:eastAsia="en-AU"/>
        </w:rPr>
        <w:t>[24]</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r w:rsidR="00CB6EE0">
        <w:rPr>
          <w:lang w:eastAsia="en-AU"/>
        </w:rPr>
        <w:t>diffusion</w:t>
      </w:r>
      <w:r w:rsidR="001804BD">
        <w:rPr>
          <w:lang w:eastAsia="en-AU"/>
        </w:rPr>
        <w:t xml:space="preserve"> and also they are not heavy enough to be affected by inertial impaction or gravitational </w:t>
      </w:r>
      <w:r w:rsidR="00CB6EE0">
        <w:rPr>
          <w:lang w:eastAsia="en-AU"/>
        </w:rPr>
        <w:t>sedimentation</w:t>
      </w:r>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1924AF">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1924AF">
        <w:rPr>
          <w:noProof/>
          <w:lang w:eastAsia="en-AU"/>
        </w:rPr>
        <w:t>[20, 24]</w:t>
      </w:r>
      <w:r w:rsidR="00F37B82">
        <w:rPr>
          <w:lang w:eastAsia="en-AU"/>
        </w:rPr>
        <w:fldChar w:fldCharType="end"/>
      </w:r>
      <w:r w:rsidR="001804BD">
        <w:rPr>
          <w:lang w:eastAsia="en-AU"/>
        </w:rPr>
        <w:t xml:space="preserve"> These particles will eventually </w:t>
      </w:r>
      <w:r w:rsidR="00CB6EE0">
        <w:rPr>
          <w:lang w:eastAsia="en-AU"/>
        </w:rPr>
        <w:t>collide</w:t>
      </w:r>
      <w:r w:rsidR="001804BD">
        <w:rPr>
          <w:lang w:eastAsia="en-AU"/>
        </w:rPr>
        <w:t xml:space="preserve"> with </w:t>
      </w:r>
      <w:r w:rsidR="00CB6EE0">
        <w:rPr>
          <w:lang w:eastAsia="en-AU"/>
        </w:rPr>
        <w:t>surfaces or</w:t>
      </w:r>
      <w:r w:rsidR="001804BD">
        <w:rPr>
          <w:lang w:eastAsia="en-AU"/>
        </w:rPr>
        <w:t xml:space="preserve"> make larger ag</w:t>
      </w:r>
      <w:r w:rsidR="00CB6EE0">
        <w:rPr>
          <w:lang w:eastAsia="en-AU"/>
        </w:rPr>
        <w:t>g</w:t>
      </w:r>
      <w:r w:rsidR="001804BD">
        <w:rPr>
          <w:lang w:eastAsia="en-AU"/>
        </w:rPr>
        <w:t>lom</w:t>
      </w:r>
      <w:r w:rsidR="00CB6EE0">
        <w:rPr>
          <w:lang w:eastAsia="en-AU"/>
        </w:rPr>
        <w:t>e</w:t>
      </w:r>
      <w:r w:rsidR="001804BD">
        <w:rPr>
          <w:lang w:eastAsia="en-AU"/>
        </w:rPr>
        <w:t xml:space="preserve">ration particles or grow in size as the result of condensation and will be </w:t>
      </w:r>
      <w:r w:rsidR="00F61D77">
        <w:rPr>
          <w:lang w:eastAsia="en-AU"/>
        </w:rPr>
        <w:t xml:space="preserve">removed. However the </w:t>
      </w:r>
      <w:r w:rsidR="00CB6EE0">
        <w:rPr>
          <w:lang w:eastAsia="en-AU"/>
        </w:rPr>
        <w:t>removal</w:t>
      </w:r>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 </w:instrText>
      </w:r>
      <w:r w:rsidR="003C7736">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DATA </w:instrText>
      </w:r>
      <w:r w:rsidR="003C7736">
        <w:rPr>
          <w:lang w:eastAsia="en-AU"/>
        </w:rPr>
      </w:r>
      <w:r w:rsidR="003C7736">
        <w:rPr>
          <w:lang w:eastAsia="en-AU"/>
        </w:rPr>
        <w:fldChar w:fldCharType="end"/>
      </w:r>
      <w:r w:rsidR="00D615B9">
        <w:rPr>
          <w:lang w:eastAsia="en-AU"/>
        </w:rPr>
      </w:r>
      <w:r w:rsidR="00D615B9">
        <w:rPr>
          <w:lang w:eastAsia="en-AU"/>
        </w:rPr>
        <w:fldChar w:fldCharType="separate"/>
      </w:r>
      <w:r w:rsidR="001924AF">
        <w:rPr>
          <w:noProof/>
          <w:lang w:eastAsia="en-AU"/>
        </w:rPr>
        <w:t>[25-27]</w:t>
      </w:r>
      <w:r w:rsidR="00D615B9">
        <w:rPr>
          <w:lang w:eastAsia="en-AU"/>
        </w:rPr>
        <w:fldChar w:fldCharType="end"/>
      </w:r>
      <w:r w:rsidR="00D615B9">
        <w:rPr>
          <w:lang w:eastAsia="en-AU"/>
        </w:rPr>
        <w:t>.</w:t>
      </w:r>
      <w:r w:rsidR="00F61D77">
        <w:rPr>
          <w:lang w:eastAsia="en-AU"/>
        </w:rPr>
        <w:t xml:space="preserve"> </w:t>
      </w:r>
    </w:p>
    <w:p w14:paraId="055BFC9C" w14:textId="2D6026C9" w:rsidR="00F37B82" w:rsidRDefault="00F37B82" w:rsidP="0070659A">
      <w:pPr>
        <w:rPr>
          <w:lang w:eastAsia="en-AU"/>
        </w:rPr>
      </w:pPr>
      <w:r>
        <w:rPr>
          <w:lang w:eastAsia="en-AU"/>
        </w:rPr>
        <w:t xml:space="preserve">In the presented report, particulate matter from the mentioned gas-liquid </w:t>
      </w:r>
      <w:r w:rsidR="00CB6EE0">
        <w:rPr>
          <w:lang w:eastAsia="en-AU"/>
        </w:rPr>
        <w:t>contactors</w:t>
      </w:r>
      <w:r>
        <w:rPr>
          <w:lang w:eastAsia="en-AU"/>
        </w:rPr>
        <w:t xml:space="preserve"> is measured. Particles within the size range of </w:t>
      </w:r>
      <w:r w:rsidR="00C44FCA">
        <w:rPr>
          <w:lang w:eastAsia="en-AU"/>
        </w:rPr>
        <w:t xml:space="preserve">10 nm to 10 microns are measured </w:t>
      </w:r>
      <w:r w:rsidR="00CB6EE0">
        <w:rPr>
          <w:lang w:eastAsia="en-AU"/>
        </w:rPr>
        <w:t>to</w:t>
      </w:r>
      <w:r w:rsidR="00C44FCA">
        <w:rPr>
          <w:lang w:eastAsia="en-AU"/>
        </w:rPr>
        <w:t xml:space="preserve"> be able to </w:t>
      </w:r>
      <w:r w:rsidR="00CB6EE0">
        <w:rPr>
          <w:lang w:eastAsia="en-AU"/>
        </w:rPr>
        <w:t>investigate</w:t>
      </w:r>
      <w:r w:rsidR="00C44FCA">
        <w:rPr>
          <w:lang w:eastAsia="en-AU"/>
        </w:rPr>
        <w:t xml:space="preserve"> the potential health and </w:t>
      </w:r>
      <w:r w:rsidR="00CB6EE0">
        <w:rPr>
          <w:lang w:eastAsia="en-AU"/>
        </w:rPr>
        <w:t>environmental</w:t>
      </w:r>
      <w:r w:rsidR="00C44FCA">
        <w:rPr>
          <w:lang w:eastAsia="en-AU"/>
        </w:rPr>
        <w:t xml:space="preserve"> hazards of the contactors and compare </w:t>
      </w:r>
      <w:r w:rsidR="00CB6EE0">
        <w:rPr>
          <w:lang w:eastAsia="en-AU"/>
        </w:rPr>
        <w:t>contactors</w:t>
      </w:r>
      <w:r w:rsidR="00C44FCA">
        <w:rPr>
          <w:lang w:eastAsia="en-AU"/>
        </w:rPr>
        <w:t xml:space="preserve"> in terms of solvent loss </w:t>
      </w:r>
      <w:r w:rsidR="00CB6EE0">
        <w:rPr>
          <w:lang w:eastAsia="en-AU"/>
        </w:rPr>
        <w:t>and,</w:t>
      </w:r>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6468136"/>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5E7841BF" w:rsidR="00B24F5E" w:rsidRDefault="00B24F5E" w:rsidP="0070659A">
      <w:pPr>
        <w:rPr>
          <w:rtl/>
          <w:lang w:bidi="fa-IR"/>
        </w:rPr>
      </w:pPr>
      <w:r>
        <w:t xml:space="preserve">All three </w:t>
      </w:r>
      <w:r w:rsidR="00CB6EE0">
        <w:t>contactors</w:t>
      </w:r>
      <w:r>
        <w:t xml:space="preserve"> suck in atmospheric air. Air goes </w:t>
      </w:r>
      <w:r w:rsidR="00CB6EE0">
        <w:t>through</w:t>
      </w:r>
      <w:r>
        <w:t xml:space="preserve"> the contactor where it is exposed to the solvent. Some of the carbon dioxide in the air is </w:t>
      </w:r>
      <w:r w:rsidR="00CB6EE0">
        <w:t>dissolved</w:t>
      </w:r>
      <w:r>
        <w:t xml:space="preserve"> in the solvent and air exits the </w:t>
      </w:r>
      <w:r w:rsidR="00CB6EE0">
        <w:t>contactor</w:t>
      </w:r>
      <w:r>
        <w:t xml:space="preserve"> after passing through a </w:t>
      </w:r>
      <w:r w:rsidR="00CB6EE0">
        <w:t>dosimeter</w:t>
      </w:r>
      <w:r>
        <w:t xml:space="preserve"> or a </w:t>
      </w:r>
      <w:r w:rsidR="00CB6EE0">
        <w:t>cyclone</w:t>
      </w:r>
      <w:r>
        <w:t xml:space="preserve">. The demister and </w:t>
      </w:r>
      <w:r w:rsidR="00CB6EE0">
        <w:t>cyclone</w:t>
      </w:r>
      <w:r>
        <w:t xml:space="preserve"> remove the larger entrained solvent particles/</w:t>
      </w:r>
      <w:r w:rsidR="00CB6EE0">
        <w:t>droplets</w:t>
      </w:r>
      <w:r>
        <w:t xml:space="preserve"> from the air and reintroduce it to the solvent </w:t>
      </w:r>
      <w:r w:rsidR="00CB6EE0">
        <w:t>reservoir</w:t>
      </w:r>
      <w:r>
        <w:t xml:space="preserve">. Temperature and humidity of air is </w:t>
      </w:r>
      <w:r w:rsidR="00CB6EE0">
        <w:t>continuously</w:t>
      </w:r>
      <w:r>
        <w:t xml:space="preserve"> recorded both at the inlet and outlet of the devices. A variable speed blower is used to move the air in and out of the </w:t>
      </w:r>
      <w:r w:rsidR="00CB6EE0">
        <w:t>contactors</w:t>
      </w:r>
      <w:r>
        <w:t xml:space="preserve">. Air velocity is measured at the inlet and outlet of the contactors. A </w:t>
      </w:r>
      <w:r w:rsidR="00CB6EE0">
        <w:t>centrifugal</w:t>
      </w:r>
      <w:r>
        <w:t xml:space="preserve"> pump with magnetic drive is used to pump the solvent and deliver it to the distributor system. The pump is coupled with a VFD and the flow rate of the solvent is monitored and </w:t>
      </w:r>
      <w:r w:rsidR="00CB6EE0">
        <w:t>recorded</w:t>
      </w:r>
      <w:r>
        <w:t>.</w:t>
      </w:r>
    </w:p>
    <w:p w14:paraId="4E8F7A44" w14:textId="5BD7D8A7"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29F73C9" w14:textId="03151FD7" w:rsidR="00D0449C" w:rsidRDefault="00D0449C" w:rsidP="0070659A">
      <w:r>
        <w:fldChar w:fldCharType="begin"/>
      </w:r>
      <w:r>
        <w:instrText xml:space="preserve"> REF _Ref75423396 \h </w:instrText>
      </w:r>
      <w:r>
        <w:fldChar w:fldCharType="separate"/>
      </w:r>
      <w:r w:rsidR="00533D4A">
        <w:t xml:space="preserve">Figure </w:t>
      </w:r>
      <w:r w:rsidR="00533D4A">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47210"/>
                    </a:xfrm>
                    <a:prstGeom prst="rect">
                      <a:avLst/>
                    </a:prstGeom>
                  </pic:spPr>
                </pic:pic>
              </a:graphicData>
            </a:graphic>
          </wp:inline>
        </w:drawing>
      </w:r>
    </w:p>
    <w:p w14:paraId="324A7023" w14:textId="61BDC7FF" w:rsidR="00D0449C" w:rsidRDefault="00D0449C" w:rsidP="00D0449C">
      <w:pPr>
        <w:pStyle w:val="Caption"/>
      </w:pPr>
      <w:bookmarkStart w:id="14" w:name="_Ref75423396"/>
      <w:bookmarkStart w:id="15" w:name="_Ref75423367"/>
      <w:r>
        <w:t xml:space="preserve">Figure </w:t>
      </w:r>
      <w:fldSimple w:instr=" SEQ Figure \* ARABIC ">
        <w:r w:rsidR="00533D4A">
          <w:rPr>
            <w:noProof/>
          </w:rPr>
          <w:t>1</w:t>
        </w:r>
      </w:fldSimple>
      <w:bookmarkEnd w:id="14"/>
      <w:r>
        <w:t>, cooling tower experimental setup</w:t>
      </w:r>
      <w:bookmarkEnd w:id="15"/>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046ED391" w:rsidR="00C26504" w:rsidRDefault="00C26504" w:rsidP="0070659A">
      <w:r>
        <w:t xml:space="preserve">An isokinetic probe is used to sample particulate matter from the exhaust system to the aerosol </w:t>
      </w:r>
      <w:r w:rsidR="00CB6EE0">
        <w:t>measurement</w:t>
      </w:r>
      <w:r>
        <w:t xml:space="preserve"> devices </w:t>
      </w:r>
      <w:r>
        <w:fldChar w:fldCharType="begin"/>
      </w:r>
      <w:r w:rsidR="001924AF">
        <w:instrText xml:space="preserve"> ADDIN EN.CITE &lt;EndNote&gt;&lt;Cite&gt;&lt;Author&gt;Pena&lt;/Author&gt;&lt;Year&gt;1977&lt;/Year&gt;&lt;RecNum&gt;201&lt;/RecNum&gt;&lt;DisplayText&gt;[28]&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1924AF">
        <w:rPr>
          <w:noProof/>
        </w:rPr>
        <w:t>[28]</w:t>
      </w:r>
      <w:r>
        <w:fldChar w:fldCharType="end"/>
      </w:r>
      <w:r>
        <w:t xml:space="preserve">. A diffusion dryer is used to remove excess humidity and prevent condensations in the measurement system.  </w:t>
      </w:r>
    </w:p>
    <w:p w14:paraId="10BAFD02" w14:textId="746668DE" w:rsidR="00934C5F" w:rsidRDefault="00934C5F" w:rsidP="0070659A">
      <w:r>
        <w:t>A TSI Scanning Mobility Particle Sizer (SMPS)</w:t>
      </w:r>
      <w:r w:rsidR="00D22E86">
        <w:t>, consisting of a</w:t>
      </w:r>
      <w:r w:rsidR="002455F6">
        <w:t xml:space="preserve">n aerosol neutralizer </w:t>
      </w:r>
      <w:r w:rsidR="002455F6">
        <w:fldChar w:fldCharType="begin"/>
      </w:r>
      <w:r w:rsidR="002455F6">
        <w:instrText xml:space="preserve"> ADDIN EN.CITE &lt;EndNote&gt;&lt;Cite&gt;&lt;Author&gt;Ji&lt;/Author&gt;&lt;Year&gt;2004&lt;/Year&gt;&lt;RecNum&gt;225&lt;/RecNum&gt;&lt;DisplayText&gt;[29]&lt;/DisplayText&gt;&lt;record&gt;&lt;rec-number&gt;225&lt;/rec-number&gt;&lt;foreign-keys&gt;&lt;key app="EN" db-id="fswpw55e4ewwxaepx2qva006wp0pa50dsadt" timestamp="1625625581"&gt;225&lt;/key&gt;&lt;/foreign-keys&gt;&lt;ref-type name="Journal Article"&gt;17&lt;/ref-type&gt;&lt;contributors&gt;&lt;authors&gt;&lt;author&gt;Ji, J. H.&lt;/author&gt;&lt;author&gt;Bae, G. N.&lt;/author&gt;&lt;author&gt;Hwang, J.&lt;/author&gt;&lt;/authors&gt;&lt;/contributors&gt;&lt;titles&gt;&lt;title&gt;Characteristics of aerosol charge neutralizers for highly charged particles&lt;/title&gt;&lt;secondary-title&gt;Journal of Aerosol Science&lt;/secondary-title&gt;&lt;/titles&gt;&lt;periodical&gt;&lt;full-title&gt;Journal of Aerosol Science&lt;/full-title&gt;&lt;/periodical&gt;&lt;pages&gt;1347-1358&lt;/pages&gt;&lt;volume&gt;35&lt;/volume&gt;&lt;number&gt;11&lt;/number&gt;&lt;keywords&gt;&lt;keyword&gt;Aerosol charge neutralizer&lt;/keyword&gt;&lt;keyword&gt;Equilibrium charge distribution&lt;/keyword&gt;&lt;keyword&gt;Highly charged particles&lt;/keyword&gt;&lt;keyword&gt;Corona discharge&lt;/keyword&gt;&lt;/keywords&gt;&lt;dates&gt;&lt;year&gt;2004&lt;/year&gt;&lt;pub-dates&gt;&lt;date&gt;2004/11/01/&lt;/date&gt;&lt;/pub-dates&gt;&lt;/dates&gt;&lt;isbn&gt;0021-8502&lt;/isbn&gt;&lt;urls&gt;&lt;related-urls&gt;&lt;url&gt;https://www.sciencedirect.com/science/article/pii/S0021850204000965&lt;/url&gt;&lt;/related-urls&gt;&lt;/urls&gt;&lt;electronic-resource-num&gt;https://doi.org/10.1016/j.jaerosci.2004.04.008&lt;/electronic-resource-num&gt;&lt;/record&gt;&lt;/Cite&gt;&lt;/EndNote&gt;</w:instrText>
      </w:r>
      <w:r w:rsidR="002455F6">
        <w:fldChar w:fldCharType="separate"/>
      </w:r>
      <w:r w:rsidR="002455F6">
        <w:rPr>
          <w:noProof/>
        </w:rPr>
        <w:t>[29]</w:t>
      </w:r>
      <w:r w:rsidR="002455F6">
        <w:fldChar w:fldCharType="end"/>
      </w:r>
      <w:r w:rsidR="002455F6">
        <w:t xml:space="preserve">, a </w:t>
      </w:r>
      <w:r w:rsidR="00D22E86">
        <w:t>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2455F6">
        <w:instrText xml:space="preserve"> ADDIN EN.CITE &lt;EndNote&gt;&lt;Cite&gt;&lt;Author&gt;Sioutas&lt;/Author&gt;&lt;Year&gt;1999&lt;/Year&gt;&lt;RecNum&gt;197&lt;/RecNum&gt;&lt;DisplayText&gt;[30]&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2455F6">
        <w:rPr>
          <w:noProof/>
        </w:rPr>
        <w:t>[30]</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6" w:author="Kiani, Ali (Energy, Newcastle)" w:date="2021-04-06T08:38:00Z">
        <w:r w:rsidDel="009305B6">
          <w:delText xml:space="preserve">simplifying </w:delText>
        </w:r>
      </w:del>
      <w:ins w:id="17" w:author="Kiani, Ali (Energy, Newcastle)" w:date="2021-04-06T08:38:00Z">
        <w:r w:rsidR="009305B6">
          <w:t xml:space="preserve">simple </w:t>
        </w:r>
      </w:ins>
      <w:r>
        <w:t>assumptions</w:t>
      </w:r>
      <w:r w:rsidR="00C26504">
        <w:t xml:space="preserve"> </w:t>
      </w:r>
      <w:r w:rsidR="00C26504">
        <w:fldChar w:fldCharType="begin"/>
      </w:r>
      <w:r w:rsidR="002455F6">
        <w:instrText xml:space="preserve"> ADDIN EN.CITE &lt;EndNote&gt;&lt;Cite&gt;&lt;Author&gt;McMurry&lt;/Author&gt;&lt;Year&gt;2000&lt;/Year&gt;&lt;RecNum&gt;199&lt;/RecNum&gt;&lt;DisplayText&gt;[31]&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2455F6">
        <w:rPr>
          <w:noProof/>
        </w:rPr>
        <w:t>[31]</w:t>
      </w:r>
      <w:r w:rsidR="00C26504">
        <w:fldChar w:fldCharType="end"/>
      </w:r>
      <w:r>
        <w:t>.</w:t>
      </w:r>
      <w:r w:rsidR="00C26504">
        <w:t xml:space="preserve"> </w:t>
      </w:r>
    </w:p>
    <w:p w14:paraId="638DB0A8" w14:textId="1820A006" w:rsidR="00934C5F" w:rsidRDefault="00934C5F" w:rsidP="0070659A">
      <w:r>
        <w:t>A TSI Dusttrak</w:t>
      </w:r>
      <w:r w:rsidR="00D22E86">
        <w:t xml:space="preserve"> 8530</w:t>
      </w:r>
      <w:r>
        <w:t xml:space="preserve"> is used to measure </w:t>
      </w:r>
      <w:commentRangeStart w:id="18"/>
      <w:commentRangeStart w:id="19"/>
      <w:commentRangeStart w:id="20"/>
      <w:r>
        <w:t xml:space="preserve">particulate matter </w:t>
      </w:r>
      <w:commentRangeEnd w:id="18"/>
      <w:r w:rsidR="009305B6">
        <w:rPr>
          <w:rStyle w:val="CommentReference"/>
        </w:rPr>
        <w:commentReference w:id="18"/>
      </w:r>
      <w:commentRangeEnd w:id="19"/>
      <w:r w:rsidR="006217F5">
        <w:rPr>
          <w:rStyle w:val="CommentReference"/>
        </w:rPr>
        <w:commentReference w:id="19"/>
      </w:r>
      <w:commentRangeEnd w:id="20"/>
      <w:r w:rsidR="006217F5">
        <w:rPr>
          <w:rStyle w:val="CommentReference"/>
        </w:rPr>
        <w:commentReference w:id="20"/>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2455F6">
        <w:instrText xml:space="preserve"> ADDIN EN.CITE &lt;EndNote&gt;&lt;Cite&gt;&lt;Author&gt;McMurry&lt;/Author&gt;&lt;Year&gt;2000&lt;/Year&gt;&lt;RecNum&gt;199&lt;/RecNum&gt;&lt;DisplayText&gt;[31]&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2455F6">
        <w:rPr>
          <w:noProof/>
        </w:rPr>
        <w:t>[31]</w:t>
      </w:r>
      <w:r w:rsidR="00C26504">
        <w:fldChar w:fldCharType="end"/>
      </w:r>
      <w:r>
        <w:t>.</w:t>
      </w:r>
    </w:p>
    <w:p w14:paraId="27D41457" w14:textId="5A31F659"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2455F6">
        <w:instrText xml:space="preserve"> ADDIN EN.CITE &lt;EndNote&gt;&lt;Cite&gt;&lt;Author&gt;Chung&lt;/Author&gt;&lt;Year&gt;2014&lt;/Year&gt;&lt;RecNum&gt;200&lt;/RecNum&gt;&lt;DisplayText&gt;[32]&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2455F6">
        <w:rPr>
          <w:noProof/>
        </w:rPr>
        <w:t>[32]</w:t>
      </w:r>
      <w:r w:rsidR="00C26504">
        <w:fldChar w:fldCharType="end"/>
      </w:r>
      <w:r>
        <w:t>.</w:t>
      </w:r>
    </w:p>
    <w:p w14:paraId="29CB02F9" w14:textId="711162B2" w:rsidR="008742C8" w:rsidRDefault="00CB6EE0" w:rsidP="0070659A">
      <w:r>
        <w:lastRenderedPageBreak/>
        <w:t>R programming language</w:t>
      </w:r>
      <w:r w:rsidR="00401756">
        <w:t xml:space="preserve"> </w:t>
      </w:r>
      <w:r w:rsidR="00401756">
        <w:fldChar w:fldCharType="begin"/>
      </w:r>
      <w:r w:rsidR="002455F6">
        <w:instrText xml:space="preserve"> ADDIN EN.CITE &lt;EndNote&gt;&lt;Cite&gt;&lt;Author&gt;Ihaka&lt;/Author&gt;&lt;Year&gt;1996&lt;/Year&gt;&lt;RecNum&gt;223&lt;/RecNum&gt;&lt;DisplayText&gt;[33]&lt;/DisplayText&gt;&lt;record&gt;&lt;rec-number&gt;223&lt;/rec-number&gt;&lt;foreign-keys&gt;&lt;key app="EN" db-id="fswpw55e4ewwxaepx2qva006wp0pa50dsadt" timestamp="1625011893"&gt;223&lt;/key&gt;&lt;/foreign-keys&gt;&lt;ref-type name="Journal Article"&gt;17&lt;/ref-type&gt;&lt;contributors&gt;&lt;authors&gt;&lt;author&gt;Ihaka, Ross&lt;/author&gt;&lt;author&gt;Gentleman, Robert&lt;/author&gt;&lt;/authors&gt;&lt;/contributors&gt;&lt;titles&gt;&lt;title&gt;R: a language for data analysis and graphics&lt;/title&gt;&lt;secondary-title&gt;Journal of computational and graphical statistics&lt;/secondary-title&gt;&lt;/titles&gt;&lt;periodical&gt;&lt;full-title&gt;Journal of computational and graphical statistics&lt;/full-title&gt;&lt;/periodical&gt;&lt;pages&gt;299-314&lt;/pages&gt;&lt;volume&gt;5&lt;/volume&gt;&lt;number&gt;3&lt;/number&gt;&lt;dates&gt;&lt;year&gt;1996&lt;/year&gt;&lt;/dates&gt;&lt;isbn&gt;1061-8600&lt;/isbn&gt;&lt;urls&gt;&lt;/urls&gt;&lt;/record&gt;&lt;/Cite&gt;&lt;/EndNote&gt;</w:instrText>
      </w:r>
      <w:r w:rsidR="00401756">
        <w:fldChar w:fldCharType="separate"/>
      </w:r>
      <w:r w:rsidR="002455F6">
        <w:rPr>
          <w:noProof/>
        </w:rPr>
        <w:t>[33]</w:t>
      </w:r>
      <w:r w:rsidR="00401756">
        <w:fldChar w:fldCharType="end"/>
      </w:r>
      <w:r>
        <w:t xml:space="preserve"> and R Studio interface</w:t>
      </w:r>
      <w:r w:rsidR="00401756">
        <w:t xml:space="preserve"> </w:t>
      </w:r>
      <w:r w:rsidR="00401756">
        <w:fldChar w:fldCharType="begin"/>
      </w:r>
      <w:r w:rsidR="002455F6">
        <w:instrText xml:space="preserve"> ADDIN EN.CITE &lt;EndNote&gt;&lt;Cite&gt;&lt;Author&gt;Team&lt;/Author&gt;&lt;Year&gt;2021&lt;/Year&gt;&lt;RecNum&gt;224&lt;/RecNum&gt;&lt;DisplayText&gt;[34]&lt;/DisplayText&gt;&lt;record&gt;&lt;rec-number&gt;224&lt;/rec-number&gt;&lt;foreign-keys&gt;&lt;key app="EN" db-id="fswpw55e4ewwxaepx2qva006wp0pa50dsadt" timestamp="1625011975"&gt;224&lt;/key&gt;&lt;/foreign-keys&gt;&lt;ref-type name="Web Page"&gt;12&lt;/ref-type&gt;&lt;contributors&gt;&lt;authors&gt;&lt;author&gt;Team, RStudio&lt;/author&gt;&lt;/authors&gt;&lt;/contributors&gt;&lt;titles&gt;&lt;title&gt;RStudio: integrated development for R. RStudio&lt;/title&gt;&lt;secondary-title&gt;Inc., Boston, MA&lt;/secondary-title&gt;&lt;/titles&gt;&lt;periodical&gt;&lt;full-title&gt;Inc., Boston, MA&lt;/full-title&gt;&lt;/periodical&gt;&lt;dates&gt;&lt;year&gt;2021&lt;/year&gt;&lt;/dates&gt;&lt;urls&gt;&lt;related-urls&gt;&lt;url&gt;http://www.rstudio.com/&lt;/url&gt;&lt;/related-urls&gt;&lt;/urls&gt;&lt;/record&gt;&lt;/Cite&gt;&lt;/EndNote&gt;</w:instrText>
      </w:r>
      <w:r w:rsidR="00401756">
        <w:fldChar w:fldCharType="separate"/>
      </w:r>
      <w:r w:rsidR="002455F6">
        <w:rPr>
          <w:noProof/>
        </w:rPr>
        <w:t>[34]</w:t>
      </w:r>
      <w:r w:rsidR="00401756">
        <w:fldChar w:fldCharType="end"/>
      </w:r>
      <w:r>
        <w:t xml:space="preserve"> are used to carry out data analysis on the collected data.</w:t>
      </w:r>
      <w:r w:rsidR="00401756">
        <w:t xml:space="preserve"> </w:t>
      </w:r>
      <w:r w:rsidR="008742C8">
        <w:t>To deal with missing data an</w:t>
      </w:r>
      <w:r w:rsidR="00AA52FC">
        <w:t xml:space="preserve"> extreme gradient boosting (</w:t>
      </w:r>
      <w:r w:rsidR="008742C8">
        <w:t>X</w:t>
      </w:r>
      <w:r w:rsidR="00AA52FC">
        <w:t>gb</w:t>
      </w:r>
      <w:r w:rsidR="008742C8">
        <w:t>oost</w:t>
      </w:r>
      <w:r w:rsidR="00AA52FC">
        <w:t xml:space="preserve">) algorithm </w:t>
      </w:r>
      <w:r w:rsidR="008742C8">
        <w:fldChar w:fldCharType="begin"/>
      </w:r>
      <w:r w:rsidR="008742C8">
        <w:instrText xml:space="preserve"> ADDIN EN.CITE &lt;EndNote&gt;&lt;Cite&gt;&lt;Author&gt;Chen&lt;/Author&gt;&lt;Year&gt;2015&lt;/Year&gt;&lt;RecNum&gt;226&lt;/RecNum&gt;&lt;DisplayText&gt;[35]&lt;/DisplayText&gt;&lt;record&gt;&lt;rec-number&gt;226&lt;/rec-number&gt;&lt;foreign-keys&gt;&lt;key app="EN" db-id="fswpw55e4ewwxaepx2qva006wp0pa50dsadt" timestamp="1625788948"&gt;226&lt;/key&gt;&lt;/foreign-keys&gt;&lt;ref-type name="Journal Article"&gt;17&lt;/ref-type&gt;&lt;contributors&gt;&lt;authors&gt;&lt;author&gt;Chen, Tianqi&lt;/author&gt;&lt;author&gt;He, Tong&lt;/author&gt;&lt;author&gt;Benesty, Michael&lt;/author&gt;&lt;author&gt;Khotilovich, Vadim&lt;/author&gt;&lt;author&gt;Tang, Yuan&lt;/author&gt;&lt;author&gt;Cho, Hyunsu&lt;/author&gt;&lt;/authors&gt;&lt;/contributors&gt;&lt;titles&gt;&lt;title&gt;Xgboost: extreme gradient boosting&lt;/title&gt;&lt;secondary-title&gt;R package version 0.4-2&lt;/secondary-title&gt;&lt;/titles&gt;&lt;periodical&gt;&lt;full-title&gt;R package version 0.4-2&lt;/full-title&gt;&lt;/periodical&gt;&lt;pages&gt;1-4&lt;/pages&gt;&lt;volume&gt;1&lt;/volume&gt;&lt;number&gt;4&lt;/number&gt;&lt;dates&gt;&lt;year&gt;2015&lt;/year&gt;&lt;/dates&gt;&lt;urls&gt;&lt;/urls&gt;&lt;/record&gt;&lt;/Cite&gt;&lt;/EndNote&gt;</w:instrText>
      </w:r>
      <w:r w:rsidR="008742C8">
        <w:fldChar w:fldCharType="separate"/>
      </w:r>
      <w:r w:rsidR="008742C8">
        <w:rPr>
          <w:noProof/>
        </w:rPr>
        <w:t>[35]</w:t>
      </w:r>
      <w:r w:rsidR="008742C8">
        <w:fldChar w:fldCharType="end"/>
      </w:r>
      <w:r w:rsidR="008742C8">
        <w:t xml:space="preserve"> was applied to the collected valid data. </w:t>
      </w:r>
      <w:r w:rsidR="00AA52FC">
        <w:t>The performance of the model was checked</w:t>
      </w:r>
      <w:r w:rsidR="00A551B9">
        <w:t xml:space="preserve"> in Caret package within R </w:t>
      </w:r>
      <w:r w:rsidR="00A551B9">
        <w:fldChar w:fldCharType="begin"/>
      </w:r>
      <w:r w:rsidR="00A551B9">
        <w:instrText xml:space="preserve"> ADDIN EN.CITE &lt;EndNote&gt;&lt;Cite&gt;&lt;Author&gt;Kuhn&lt;/Author&gt;&lt;Year&gt;2008&lt;/Year&gt;&lt;RecNum&gt;227&lt;/RecNum&gt;&lt;DisplayText&gt;[36]&lt;/DisplayText&gt;&lt;record&gt;&lt;rec-number&gt;227&lt;/rec-number&gt;&lt;foreign-keys&gt;&lt;key app="EN" db-id="fswpw55e4ewwxaepx2qva006wp0pa50dsadt" timestamp="1625790118"&gt;227&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number&gt;1&lt;/number&gt;&lt;dates&gt;&lt;year&gt;2008&lt;/year&gt;&lt;/dates&gt;&lt;isbn&gt;1548-7660&lt;/isbn&gt;&lt;urls&gt;&lt;/urls&gt;&lt;/record&gt;&lt;/Cite&gt;&lt;/EndNote&gt;</w:instrText>
      </w:r>
      <w:r w:rsidR="00A551B9">
        <w:fldChar w:fldCharType="separate"/>
      </w:r>
      <w:r w:rsidR="00A551B9">
        <w:rPr>
          <w:noProof/>
        </w:rPr>
        <w:t>[36]</w:t>
      </w:r>
      <w:r w:rsidR="00A551B9">
        <w:fldChar w:fldCharType="end"/>
      </w:r>
      <w:r w:rsidR="001A7611">
        <w:t xml:space="preserve">, and the performance of the test was 89 percent. </w:t>
      </w:r>
      <w:r w:rsidR="00A551B9">
        <w:t xml:space="preserve"> </w:t>
      </w:r>
      <w:r w:rsidR="00AA52FC">
        <w:t xml:space="preserve"> </w:t>
      </w:r>
    </w:p>
    <w:p w14:paraId="4B62F9F8" w14:textId="6065506B" w:rsidR="00CB6EE0" w:rsidRDefault="00401756" w:rsidP="0070659A">
      <w:r>
        <w:t>Link to the Git Hub repository to access a</w:t>
      </w:r>
      <w:r w:rsidR="00CB6EE0">
        <w:t xml:space="preserve">ll </w:t>
      </w:r>
      <w:r>
        <w:t>codes and</w:t>
      </w:r>
      <w:r w:rsidR="00CB6EE0">
        <w:t xml:space="preserve"> data </w:t>
      </w:r>
      <w:r>
        <w:t xml:space="preserve">that is </w:t>
      </w:r>
      <w:r w:rsidR="00CB6EE0">
        <w:t xml:space="preserve">used to generate results can be found in the </w:t>
      </w:r>
      <w:r>
        <w:t>appendix section.</w:t>
      </w:r>
      <w:r w:rsidR="00CB6EE0">
        <w:t xml:space="preserve"> </w:t>
      </w:r>
    </w:p>
    <w:p w14:paraId="052FA815" w14:textId="4C76C1F1" w:rsidR="00966C53" w:rsidRDefault="004B7F67" w:rsidP="0009659E">
      <w:pPr>
        <w:pStyle w:val="Heading1"/>
        <w:rPr>
          <w:lang w:bidi="fa-IR"/>
        </w:rPr>
      </w:pPr>
      <w:bookmarkStart w:id="21" w:name="_Toc76468137"/>
      <w:r>
        <w:rPr>
          <w:lang w:bidi="fa-IR"/>
        </w:rPr>
        <w:t xml:space="preserve">Results and </w:t>
      </w:r>
      <w:commentRangeStart w:id="22"/>
      <w:commentRangeStart w:id="23"/>
      <w:r>
        <w:rPr>
          <w:lang w:bidi="fa-IR"/>
        </w:rPr>
        <w:t>discussion</w:t>
      </w:r>
      <w:commentRangeEnd w:id="22"/>
      <w:r w:rsidR="00DC2EC3">
        <w:rPr>
          <w:rStyle w:val="CommentReference"/>
          <w:rFonts w:asciiTheme="minorHAnsi" w:eastAsiaTheme="minorHAnsi" w:hAnsiTheme="minorHAnsi" w:cstheme="minorBidi"/>
          <w:color w:val="auto"/>
        </w:rPr>
        <w:commentReference w:id="22"/>
      </w:r>
      <w:commentRangeEnd w:id="23"/>
      <w:r w:rsidR="006217F5">
        <w:rPr>
          <w:rStyle w:val="CommentReference"/>
          <w:rFonts w:asciiTheme="minorHAnsi" w:eastAsiaTheme="minorHAnsi" w:hAnsiTheme="minorHAnsi" w:cstheme="minorBidi"/>
          <w:color w:val="auto"/>
        </w:rPr>
        <w:commentReference w:id="23"/>
      </w:r>
      <w:bookmarkEnd w:id="21"/>
    </w:p>
    <w:p w14:paraId="3858BEB8" w14:textId="44A63410"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r w:rsidR="00CB6EE0">
        <w:rPr>
          <w:lang w:bidi="fa-IR"/>
        </w:rPr>
        <w:t>different</w:t>
      </w:r>
      <w:r w:rsidR="0013139F">
        <w:rPr>
          <w:lang w:bidi="fa-IR"/>
        </w:rPr>
        <w:t xml:space="preserve"> aspects: </w:t>
      </w:r>
      <w:r w:rsidR="00CB6EE0">
        <w:rPr>
          <w:lang w:bidi="fa-IR"/>
        </w:rPr>
        <w:t>economic</w:t>
      </w:r>
      <w:r w:rsidR="0013139F">
        <w:rPr>
          <w:lang w:bidi="fa-IR"/>
        </w:rPr>
        <w:t xml:space="preserve"> and environmental. Particles larger than 300 nm are the main contributors to the solvent loss and thus the maintenance and ongoing costs of the process. Particles smaller than 300 nm can travel much farther and suspend in the atmosphere much longer. They are also able to pass </w:t>
      </w:r>
      <w:r w:rsidR="00CB6EE0">
        <w:rPr>
          <w:lang w:bidi="fa-IR"/>
        </w:rPr>
        <w:t>through</w:t>
      </w:r>
      <w:r w:rsidR="0013139F">
        <w:rPr>
          <w:lang w:bidi="fa-IR"/>
        </w:rPr>
        <w:t xml:space="preserve"> the airways of the </w:t>
      </w:r>
      <w:r w:rsidR="000B2522">
        <w:rPr>
          <w:lang w:bidi="fa-IR"/>
        </w:rPr>
        <w:t xml:space="preserve">air-breathing creatures and cause health issues. </w:t>
      </w:r>
    </w:p>
    <w:p w14:paraId="3EB8F716" w14:textId="4A225E86" w:rsidR="000B2522" w:rsidRDefault="000B2522" w:rsidP="0009659E">
      <w:pPr>
        <w:pStyle w:val="Heading2"/>
        <w:rPr>
          <w:lang w:bidi="fa-IR"/>
        </w:rPr>
      </w:pPr>
      <w:bookmarkStart w:id="24" w:name="_Toc76468138"/>
      <w:r>
        <w:rPr>
          <w:lang w:bidi="fa-IR"/>
        </w:rPr>
        <w:t>Economical</w:t>
      </w:r>
      <w:bookmarkEnd w:id="24"/>
    </w:p>
    <w:p w14:paraId="23911366" w14:textId="22D7AEC7"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r>
      <w:r w:rsidR="00A551B9">
        <w:rPr>
          <w:lang w:bidi="fa-IR"/>
        </w:rPr>
        <w:instrText xml:space="preserve"> ADDIN EN.CITE &lt;EndNote&gt;&lt;Cite&gt;&lt;Author&gt;Harrison&lt;/Author&gt;&lt;Year&gt;2016&lt;/Year&gt;&lt;RecNum&gt;216&lt;/RecNum&gt;&lt;DisplayText&gt;[37, 38]&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Pr>
          <w:lang w:bidi="fa-IR"/>
        </w:rPr>
        <w:fldChar w:fldCharType="separate"/>
      </w:r>
      <w:r w:rsidR="00A551B9">
        <w:rPr>
          <w:noProof/>
          <w:lang w:bidi="fa-IR"/>
        </w:rPr>
        <w:t>[37, 38]</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2455F6">
        <w:rPr>
          <w:lang w:bidi="fa-IR"/>
        </w:rPr>
        <w:instrText xml:space="preserve"> ADDIN EN.CITE &lt;EndNote&gt;&lt;Cite&gt;&lt;Author&gt;McMurry&lt;/Author&gt;&lt;Year&gt;2000&lt;/Year&gt;&lt;RecNum&gt;199&lt;/RecNum&gt;&lt;DisplayText&gt;[31]&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2455F6">
        <w:rPr>
          <w:noProof/>
          <w:lang w:bidi="fa-IR"/>
        </w:rPr>
        <w:t>[31]</w:t>
      </w:r>
      <w:r w:rsidR="003C7736">
        <w:rPr>
          <w:lang w:bidi="fa-IR"/>
        </w:rPr>
        <w:fldChar w:fldCharType="end"/>
      </w:r>
      <w:r w:rsidR="006C684E">
        <w:rPr>
          <w:lang w:bidi="fa-IR"/>
        </w:rPr>
        <w:t xml:space="preserve">. </w:t>
      </w:r>
      <w:r w:rsidR="00F7794B">
        <w:rPr>
          <w:lang w:bidi="fa-IR"/>
        </w:rPr>
        <w:t>So,</w:t>
      </w:r>
      <w:r w:rsidR="006C684E">
        <w:rPr>
          <w:lang w:bidi="fa-IR"/>
        </w:rPr>
        <w:t xml:space="preserve"> in </w:t>
      </w:r>
      <w:r w:rsidR="00CB6EE0">
        <w:rPr>
          <w:lang w:bidi="fa-IR"/>
        </w:rPr>
        <w:t>this</w:t>
      </w:r>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9659E">
      <w:pPr>
        <w:pStyle w:val="Heading3"/>
        <w:rPr>
          <w:lang w:bidi="fa-IR"/>
        </w:rPr>
      </w:pPr>
      <w:bookmarkStart w:id="25" w:name="_Toc76468139"/>
      <w:r>
        <w:rPr>
          <w:lang w:bidi="fa-IR"/>
        </w:rPr>
        <w:t>RLS</w:t>
      </w:r>
      <w:bookmarkEnd w:id="25"/>
    </w:p>
    <w:p w14:paraId="07350178" w14:textId="5003426A"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3C7736">
        <w:rPr>
          <w:lang w:bidi="fa-IR"/>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3C7736">
        <w:rPr>
          <w:noProof/>
          <w:lang w:bidi="fa-IR"/>
        </w:rPr>
        <w:t>[13]</w:t>
      </w:r>
      <w:r w:rsidR="003C7736">
        <w:rPr>
          <w:lang w:bidi="fa-IR"/>
        </w:rPr>
        <w:fldChar w:fldCharType="end"/>
      </w:r>
      <w:r>
        <w:rPr>
          <w:lang w:bidi="fa-IR"/>
        </w:rPr>
        <w:t xml:space="preserve">. </w:t>
      </w:r>
    </w:p>
    <w:p w14:paraId="2817CAA7" w14:textId="2D6F0A5D" w:rsidR="003C7736" w:rsidRDefault="003C7736" w:rsidP="0070659A">
      <w:pPr>
        <w:rPr>
          <w:lang w:bidi="fa-IR"/>
        </w:rPr>
      </w:pPr>
      <w:r>
        <w:rPr>
          <w:lang w:bidi="fa-IR"/>
        </w:rPr>
        <w:t xml:space="preserve">The correlation between different parameters were checked using </w:t>
      </w:r>
      <w:r w:rsidRPr="0057754E">
        <w:rPr>
          <w:lang w:bidi="fa-IR"/>
        </w:rPr>
        <w:t>(PPMCC)</w:t>
      </w:r>
      <w:r>
        <w:rPr>
          <w:lang w:bidi="fa-IR"/>
        </w:rPr>
        <w:t xml:space="preserve"> method </w:t>
      </w:r>
      <w:r>
        <w:rPr>
          <w:lang w:bidi="fa-IR"/>
        </w:rPr>
        <w:fldChar w:fldCharType="begin"/>
      </w:r>
      <w:r w:rsidR="00A551B9">
        <w:rPr>
          <w:lang w:bidi="fa-IR"/>
        </w:rPr>
        <w:instrText xml:space="preserve"> ADDIN EN.CITE &lt;EndNote&gt;&lt;Cite&gt;&lt;Author&gt;Pearson&lt;/Author&gt;&lt;Year&gt;1895&lt;/Year&gt;&lt;RecNum&gt;218&lt;/RecNum&gt;&lt;DisplayText&gt;[39, 40]&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Pr>
          <w:lang w:bidi="fa-IR"/>
        </w:rPr>
        <w:fldChar w:fldCharType="separate"/>
      </w:r>
      <w:r w:rsidR="00A551B9">
        <w:rPr>
          <w:noProof/>
          <w:lang w:bidi="fa-IR"/>
        </w:rPr>
        <w:t>[39, 40]</w:t>
      </w:r>
      <w:r>
        <w:rPr>
          <w:lang w:bidi="fa-IR"/>
        </w:rPr>
        <w:fldChar w:fldCharType="end"/>
      </w:r>
      <w:r>
        <w:rPr>
          <w:lang w:bidi="fa-IR"/>
        </w:rPr>
        <w:t xml:space="preserve">. </w:t>
      </w:r>
      <w:r w:rsidR="00AE50F3">
        <w:rPr>
          <w:lang w:bidi="fa-IR"/>
        </w:rPr>
        <w:t xml:space="preserve">The </w:t>
      </w:r>
      <w:r w:rsidR="00CB6EE0">
        <w:rPr>
          <w:lang w:bidi="fa-IR"/>
        </w:rPr>
        <w:t>color-coded</w:t>
      </w:r>
      <w:r w:rsidR="00AE50F3">
        <w:rPr>
          <w:lang w:bidi="fa-IR"/>
        </w:rPr>
        <w:t xml:space="preserve"> plot showing the correlations can be found in the Appendix section. This study investigates meaningful </w:t>
      </w:r>
      <w:r w:rsidR="00CB6EE0">
        <w:rPr>
          <w:lang w:bidi="fa-IR"/>
        </w:rPr>
        <w:t xml:space="preserve">PPMCC </w:t>
      </w:r>
      <w:r w:rsidR="00AE50F3">
        <w:rPr>
          <w:lang w:bidi="fa-IR"/>
        </w:rPr>
        <w:t xml:space="preserve">correlations with an absolute value of greater than 0.5.  </w:t>
      </w:r>
    </w:p>
    <w:p w14:paraId="4F5B21FE" w14:textId="5EEA2722" w:rsidR="00575FDB" w:rsidRDefault="00575FDB" w:rsidP="00F7794B">
      <w:pPr>
        <w:rPr>
          <w:lang w:bidi="fa-IR"/>
        </w:rPr>
      </w:pPr>
      <w:r>
        <w:rPr>
          <w:lang w:bidi="fa-IR"/>
        </w:rPr>
        <w:t xml:space="preserve">Figure 2 shows the effect of </w:t>
      </w:r>
      <w:r w:rsidR="00CA6265">
        <w:rPr>
          <w:lang w:bidi="fa-IR"/>
        </w:rPr>
        <w:t>air flowrate</w:t>
      </w:r>
      <w:r>
        <w:rPr>
          <w:lang w:bidi="fa-IR"/>
        </w:rPr>
        <w:t xml:space="preserve"> on the solvent drift. The vertical axis shows the </w:t>
      </w:r>
      <w:r w:rsidR="00F7794B">
        <w:rPr>
          <w:lang w:bidi="fa-IR"/>
        </w:rPr>
        <w:t>fraction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t>
      </w:r>
      <w:r w:rsidR="00CB6EE0">
        <w:rPr>
          <w:lang w:bidi="fa-IR"/>
        </w:rPr>
        <w:t>whether</w:t>
      </w:r>
      <w:r w:rsidR="001310EE">
        <w:rPr>
          <w:lang w:bidi="fa-IR"/>
        </w:rPr>
        <w:t xml:space="preserve"> the effect is statistically significant.</w:t>
      </w:r>
      <w:r w:rsidR="00F7794B">
        <w:rPr>
          <w:lang w:bidi="fa-IR"/>
        </w:rPr>
        <w:t xml:space="preserve"> A second-degree polynomial smoothing line seems to show a decline in the solvent drift with increasing air flowrate. </w:t>
      </w:r>
      <w:r w:rsidR="001310EE">
        <w:rPr>
          <w:lang w:bidi="fa-IR"/>
        </w:rPr>
        <w:t xml:space="preserve">The RLS was equipped with a cyclone scrubber to remove large droplets in the outlet, </w:t>
      </w:r>
      <w:r w:rsidR="00D22E86">
        <w:rPr>
          <w:lang w:bidi="fa-IR"/>
        </w:rPr>
        <w:t>which</w:t>
      </w:r>
      <w:r w:rsidR="001310EE">
        <w:rPr>
          <w:lang w:bidi="fa-IR"/>
        </w:rPr>
        <w:t xml:space="preserve"> may be the key reason why the drift does not change considerably </w:t>
      </w:r>
      <w:r w:rsidR="00F7794B">
        <w:rPr>
          <w:lang w:bidi="fa-IR"/>
        </w:rPr>
        <w:t xml:space="preserve">or decreases </w:t>
      </w:r>
      <w:r w:rsidR="001310EE">
        <w:rPr>
          <w:lang w:bidi="fa-IR"/>
        </w:rPr>
        <w:t>with increasing intake air velocity.</w:t>
      </w:r>
      <w:r w:rsidR="00F7794B">
        <w:rPr>
          <w:lang w:bidi="fa-IR"/>
        </w:rPr>
        <w:t xml:space="preserve"> </w:t>
      </w:r>
    </w:p>
    <w:p w14:paraId="5EC9565F" w14:textId="349B155B" w:rsidR="00575FDB" w:rsidRDefault="000E1EE9" w:rsidP="00575FDB">
      <w:pPr>
        <w:keepNext/>
      </w:pPr>
      <w:r w:rsidRPr="000E1EE9">
        <w:lastRenderedPageBreak/>
        <w:drawing>
          <wp:inline distT="0" distB="0" distL="0" distR="0" wp14:anchorId="359479A1" wp14:editId="486DBA91">
            <wp:extent cx="5731510" cy="4683760"/>
            <wp:effectExtent l="0" t="0" r="254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4683760"/>
                    </a:xfrm>
                    <a:prstGeom prst="rect">
                      <a:avLst/>
                    </a:prstGeom>
                  </pic:spPr>
                </pic:pic>
              </a:graphicData>
            </a:graphic>
          </wp:inline>
        </w:drawing>
      </w:r>
    </w:p>
    <w:p w14:paraId="4E1F3589" w14:textId="01F7EE4E" w:rsidR="00575FDB" w:rsidRDefault="00575FDB" w:rsidP="00575FDB">
      <w:pPr>
        <w:pStyle w:val="Caption"/>
        <w:rPr>
          <w:lang w:bidi="fa-IR"/>
        </w:rPr>
      </w:pPr>
      <w:commentRangeStart w:id="26"/>
      <w:commentRangeStart w:id="27"/>
      <w:commentRangeStart w:id="28"/>
      <w:r>
        <w:t xml:space="preserve">Figure </w:t>
      </w:r>
      <w:fldSimple w:instr=" SEQ Figure \* ARABIC ">
        <w:r w:rsidR="00533D4A">
          <w:rPr>
            <w:noProof/>
          </w:rPr>
          <w:t>2</w:t>
        </w:r>
      </w:fldSimple>
      <w:r>
        <w:t xml:space="preserve">Effect of intake air velocity on </w:t>
      </w:r>
      <w:r w:rsidR="00D22E86">
        <w:t xml:space="preserve">the </w:t>
      </w:r>
      <w:r>
        <w:t>solvent drift in RLS</w:t>
      </w:r>
      <w:commentRangeEnd w:id="26"/>
      <w:r w:rsidR="009305B6">
        <w:rPr>
          <w:rStyle w:val="CommentReference"/>
          <w:i w:val="0"/>
          <w:iCs w:val="0"/>
          <w:color w:val="auto"/>
        </w:rPr>
        <w:commentReference w:id="26"/>
      </w:r>
      <w:commentRangeEnd w:id="27"/>
      <w:r w:rsidR="00CA6265">
        <w:rPr>
          <w:rStyle w:val="CommentReference"/>
          <w:i w:val="0"/>
          <w:iCs w:val="0"/>
          <w:color w:val="auto"/>
        </w:rPr>
        <w:commentReference w:id="27"/>
      </w:r>
      <w:commentRangeEnd w:id="28"/>
      <w:r w:rsidR="00CA6265">
        <w:rPr>
          <w:rStyle w:val="CommentReference"/>
          <w:i w:val="0"/>
          <w:iCs w:val="0"/>
          <w:color w:val="auto"/>
        </w:rPr>
        <w:commentReference w:id="28"/>
      </w:r>
    </w:p>
    <w:p w14:paraId="3FD87062" w14:textId="77777777" w:rsidR="000A7B63" w:rsidRDefault="000A7B63">
      <w:pPr>
        <w:rPr>
          <w:lang w:bidi="fa-IR"/>
        </w:rPr>
      </w:pPr>
      <w:r>
        <w:rPr>
          <w:lang w:bidi="fa-IR"/>
        </w:rPr>
        <w:br w:type="page"/>
      </w:r>
    </w:p>
    <w:p w14:paraId="34CF24BF" w14:textId="573B1A54" w:rsidR="00F7794B" w:rsidRDefault="001310EE" w:rsidP="00F7794B">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401756" w:rsidRPr="006B4EB3">
        <w:rPr>
          <w:lang w:bidi="fa-IR"/>
        </w:rPr>
        <w:t>centrif</w:t>
      </w:r>
      <w:r w:rsidR="00401756">
        <w:rPr>
          <w:lang w:bidi="fa-IR"/>
        </w:rPr>
        <w:t>ugal</w:t>
      </w:r>
      <w:r w:rsidR="006B4EB3" w:rsidRPr="006B4EB3">
        <w:rPr>
          <w:lang w:bidi="fa-IR"/>
        </w:rPr>
        <w:t xml:space="preserve"> force is </w:t>
      </w:r>
      <w:commentRangeStart w:id="29"/>
      <w:commentRangeStart w:id="30"/>
      <w:r w:rsidR="006B4EB3" w:rsidRPr="006B4EB3">
        <w:rPr>
          <w:lang w:bidi="fa-IR"/>
        </w:rPr>
        <w:t xml:space="preserve">proportional </w:t>
      </w:r>
      <w:commentRangeEnd w:id="29"/>
      <w:r w:rsidR="0071049D">
        <w:rPr>
          <w:rStyle w:val="CommentReference"/>
        </w:rPr>
        <w:commentReference w:id="29"/>
      </w:r>
      <w:commentRangeEnd w:id="30"/>
      <w:r w:rsidR="00F7794B">
        <w:rPr>
          <w:rStyle w:val="CommentReference"/>
        </w:rPr>
        <w:commentReference w:id="30"/>
      </w:r>
      <w:r w:rsidR="006B4EB3" w:rsidRPr="006B4EB3">
        <w:rPr>
          <w:lang w:bidi="fa-IR"/>
        </w:rPr>
        <w:t>to the square of the velocity, implying that a doubling of speed will require four times the centripetal force to keep the motion in a circle</w:t>
      </w:r>
      <w:r w:rsidR="006B4EB3">
        <w:rPr>
          <w:lang w:bidi="fa-IR"/>
        </w:rPr>
        <w:t xml:space="preserve">. So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31"/>
      <w:r w:rsidR="006B4EB3">
        <w:rPr>
          <w:lang w:bidi="fa-IR"/>
        </w:rPr>
        <w:t>effe</w:t>
      </w:r>
      <w:r w:rsidR="00401756">
        <w:rPr>
          <w:lang w:bidi="fa-IR"/>
        </w:rPr>
        <w:t>c</w:t>
      </w:r>
      <w:r w:rsidR="006B4EB3">
        <w:rPr>
          <w:lang w:bidi="fa-IR"/>
        </w:rPr>
        <w:t>t</w:t>
      </w:r>
      <w:r w:rsidR="00401756">
        <w:rPr>
          <w:lang w:bidi="fa-IR"/>
        </w:rPr>
        <w:t>ive</w:t>
      </w:r>
      <w:r w:rsidR="006B4EB3">
        <w:rPr>
          <w:lang w:bidi="fa-IR"/>
        </w:rPr>
        <w:t xml:space="preserve">ly </w:t>
      </w:r>
      <w:commentRangeEnd w:id="31"/>
      <w:r w:rsidR="009305B6">
        <w:rPr>
          <w:rStyle w:val="CommentReference"/>
        </w:rPr>
        <w:commentReference w:id="31"/>
      </w:r>
      <w:r w:rsidR="006B4EB3">
        <w:rPr>
          <w:lang w:bidi="fa-IR"/>
        </w:rPr>
        <w:t xml:space="preserve">in the </w:t>
      </w:r>
      <w:commentRangeStart w:id="32"/>
      <w:r w:rsidR="006B4EB3">
        <w:rPr>
          <w:lang w:bidi="fa-IR"/>
        </w:rPr>
        <w:t>cyclone</w:t>
      </w:r>
      <w:commentRangeEnd w:id="32"/>
      <w:r w:rsidR="00EF6E33">
        <w:rPr>
          <w:rStyle w:val="CommentReference"/>
        </w:rPr>
        <w:commentReference w:id="32"/>
      </w:r>
      <w:r w:rsidR="006B4EB3">
        <w:rPr>
          <w:lang w:bidi="fa-IR"/>
        </w:rPr>
        <w:t xml:space="preserve">. </w:t>
      </w:r>
      <w:r w:rsidR="00F7794B">
        <w:rPr>
          <w:lang w:bidi="fa-IR"/>
        </w:rPr>
        <w:t>As mentioned above, the most effective removal mechanism</w:t>
      </w:r>
      <w:r w:rsidR="00401756">
        <w:rPr>
          <w:lang w:bidi="fa-IR"/>
        </w:rPr>
        <w:t>s</w:t>
      </w:r>
      <w:r w:rsidR="00F7794B">
        <w:rPr>
          <w:lang w:bidi="fa-IR"/>
        </w:rPr>
        <w:t xml:space="preserve"> for particles larger than 5 microns </w:t>
      </w:r>
      <w:r w:rsidR="00401756">
        <w:rPr>
          <w:lang w:bidi="fa-IR"/>
        </w:rPr>
        <w:t>are</w:t>
      </w:r>
      <w:r w:rsidR="00F7794B">
        <w:rPr>
          <w:lang w:bidi="fa-IR"/>
        </w:rPr>
        <w:t xml:space="preserve"> impaction and gravitational sedimentation. The cyclone works based on centrifugal force on the particles. The centrifugal force increases with the increasing air flowrate and thus particles are collected more effectively in the cyclone. This effect is well studied in the previous literature </w:t>
      </w:r>
      <w:r w:rsidR="00F7794B">
        <w:rPr>
          <w:lang w:bidi="fa-IR"/>
        </w:rPr>
        <w:fldChar w:fldCharType="begin">
          <w:fldData xml:space="preserve">PEVuZE5vdGU+PENpdGU+PEF1dGhvcj5KaTwvQXV0aG9yPjxZZWFyPjIwMDk8L1llYXI+PFJlY051
bT4yMjA8L1JlY051bT48RGlzcGxheVRleHQ+WzQxLTQz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A551B9">
        <w:rPr>
          <w:lang w:bidi="fa-IR"/>
        </w:rPr>
        <w:instrText xml:space="preserve"> ADDIN EN.CITE </w:instrText>
      </w:r>
      <w:r w:rsidR="00A551B9">
        <w:rPr>
          <w:lang w:bidi="fa-IR"/>
        </w:rPr>
        <w:fldChar w:fldCharType="begin">
          <w:fldData xml:space="preserve">PEVuZE5vdGU+PENpdGU+PEF1dGhvcj5KaTwvQXV0aG9yPjxZZWFyPjIwMDk8L1llYXI+PFJlY051
bT4yMjA8L1JlY051bT48RGlzcGxheVRleHQ+WzQxLTQz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A551B9">
        <w:rPr>
          <w:lang w:bidi="fa-IR"/>
        </w:rPr>
        <w:instrText xml:space="preserve"> ADDIN EN.CITE.DATA </w:instrText>
      </w:r>
      <w:r w:rsidR="00A551B9">
        <w:rPr>
          <w:lang w:bidi="fa-IR"/>
        </w:rPr>
      </w:r>
      <w:r w:rsidR="00A551B9">
        <w:rPr>
          <w:lang w:bidi="fa-IR"/>
        </w:rPr>
        <w:fldChar w:fldCharType="end"/>
      </w:r>
      <w:r w:rsidR="00F7794B">
        <w:rPr>
          <w:lang w:bidi="fa-IR"/>
        </w:rPr>
        <w:fldChar w:fldCharType="separate"/>
      </w:r>
      <w:r w:rsidR="00A551B9">
        <w:rPr>
          <w:noProof/>
          <w:lang w:bidi="fa-IR"/>
        </w:rPr>
        <w:t>[41-43]</w:t>
      </w:r>
      <w:r w:rsidR="00F7794B">
        <w:rPr>
          <w:lang w:bidi="fa-IR"/>
        </w:rPr>
        <w:fldChar w:fldCharType="end"/>
      </w:r>
      <w:r w:rsidR="00F7794B">
        <w:rPr>
          <w:lang w:bidi="fa-IR"/>
        </w:rPr>
        <w:t>.</w:t>
      </w:r>
    </w:p>
    <w:p w14:paraId="5EB7AAAA" w14:textId="09C18EBA" w:rsidR="004B7F67" w:rsidRDefault="004B7F67" w:rsidP="006B4EB3">
      <w:pPr>
        <w:rPr>
          <w:lang w:bidi="fa-IR"/>
        </w:rPr>
      </w:pPr>
    </w:p>
    <w:p w14:paraId="1F2526DD" w14:textId="55EF95C8" w:rsidR="007F1071" w:rsidRDefault="000E1EE9" w:rsidP="007F1071">
      <w:pPr>
        <w:keepNext/>
      </w:pPr>
      <w:r w:rsidRPr="000E1EE9">
        <w:drawing>
          <wp:inline distT="0" distB="0" distL="0" distR="0" wp14:anchorId="23D1DED4" wp14:editId="27F7511D">
            <wp:extent cx="5731510" cy="4683760"/>
            <wp:effectExtent l="0" t="0" r="254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683760"/>
                    </a:xfrm>
                    <a:prstGeom prst="rect">
                      <a:avLst/>
                    </a:prstGeom>
                  </pic:spPr>
                </pic:pic>
              </a:graphicData>
            </a:graphic>
          </wp:inline>
        </w:drawing>
      </w:r>
    </w:p>
    <w:p w14:paraId="0A9FBA9B" w14:textId="14DC6CE4" w:rsidR="001310EE" w:rsidRDefault="007F1071" w:rsidP="007F1071">
      <w:pPr>
        <w:pStyle w:val="Caption"/>
        <w:rPr>
          <w:lang w:bidi="fa-IR"/>
        </w:rPr>
      </w:pPr>
      <w:r>
        <w:t xml:space="preserve">Figure </w:t>
      </w:r>
      <w:fldSimple w:instr=" SEQ Figure \* ARABIC ">
        <w:r w:rsidR="00533D4A">
          <w:rPr>
            <w:noProof/>
          </w:rPr>
          <w:t>3</w:t>
        </w:r>
      </w:fldSimple>
      <w:r>
        <w:t xml:space="preserve"> effect of intake air velocity on </w:t>
      </w:r>
      <w:commentRangeStart w:id="33"/>
      <w:r>
        <w:t xml:space="preserve">PM10 </w:t>
      </w:r>
      <w:commentRangeEnd w:id="33"/>
      <w:r w:rsidR="009305B6">
        <w:rPr>
          <w:rStyle w:val="CommentReference"/>
          <w:i w:val="0"/>
          <w:iCs w:val="0"/>
          <w:color w:val="auto"/>
        </w:rPr>
        <w:commentReference w:id="33"/>
      </w:r>
      <w:r>
        <w:t>emissions</w:t>
      </w:r>
    </w:p>
    <w:p w14:paraId="0FF2F06F" w14:textId="2C2D62AF" w:rsidR="004B7F67" w:rsidRDefault="006B4EB3">
      <w:pPr>
        <w:rPr>
          <w:lang w:bidi="fa-IR"/>
        </w:rPr>
      </w:pPr>
      <w:commentRangeStart w:id="34"/>
      <w:commentRangeStart w:id="35"/>
      <w:commentRangeStart w:id="36"/>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r w:rsidR="007F1071">
        <w:rPr>
          <w:lang w:bidi="fa-IR"/>
        </w:rPr>
        <w:t>important</w:t>
      </w:r>
      <w:r>
        <w:rPr>
          <w:lang w:bidi="fa-IR"/>
        </w:rPr>
        <w:t xml:space="preserve"> or they are not meaningful.</w:t>
      </w:r>
      <w:commentRangeEnd w:id="34"/>
      <w:r w:rsidR="0071049D">
        <w:rPr>
          <w:rStyle w:val="CommentReference"/>
        </w:rPr>
        <w:commentReference w:id="34"/>
      </w:r>
      <w:commentRangeEnd w:id="35"/>
      <w:r w:rsidR="00F7794B">
        <w:rPr>
          <w:rStyle w:val="CommentReference"/>
        </w:rPr>
        <w:commentReference w:id="35"/>
      </w:r>
      <w:commentRangeEnd w:id="36"/>
      <w:r w:rsidR="00F7794B">
        <w:rPr>
          <w:rStyle w:val="CommentReference"/>
        </w:rPr>
        <w:commentReference w:id="36"/>
      </w:r>
    </w:p>
    <w:p w14:paraId="03CFCFDA" w14:textId="566585AE" w:rsidR="000A7B63" w:rsidRDefault="000A7B63">
      <w:pPr>
        <w:rPr>
          <w:lang w:bidi="fa-IR"/>
        </w:rPr>
      </w:pPr>
      <w:r>
        <w:rPr>
          <w:lang w:bidi="fa-IR"/>
        </w:rPr>
        <w:br w:type="page"/>
      </w:r>
    </w:p>
    <w:p w14:paraId="137D641F" w14:textId="0EED60DC" w:rsidR="006B4EB3" w:rsidRDefault="006B4EB3" w:rsidP="0009659E">
      <w:pPr>
        <w:pStyle w:val="Heading3"/>
        <w:rPr>
          <w:lang w:bidi="fa-IR"/>
        </w:rPr>
      </w:pPr>
      <w:bookmarkStart w:id="37" w:name="_Toc76468140"/>
      <w:r>
        <w:rPr>
          <w:lang w:bidi="fa-IR"/>
        </w:rPr>
        <w:lastRenderedPageBreak/>
        <w:t>Cooling tower</w:t>
      </w:r>
      <w:bookmarkEnd w:id="37"/>
    </w:p>
    <w:p w14:paraId="43A98D6C" w14:textId="474466E1"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8"/>
      <w:commentRangeStart w:id="39"/>
      <w:r w:rsidR="006B4EB3">
        <w:rPr>
          <w:lang w:bidi="fa-IR"/>
        </w:rPr>
        <w:t>contactor</w:t>
      </w:r>
      <w:commentRangeEnd w:id="38"/>
      <w:r w:rsidR="00EF6E33">
        <w:rPr>
          <w:rStyle w:val="CommentReference"/>
        </w:rPr>
        <w:commentReference w:id="38"/>
      </w:r>
      <w:commentRangeEnd w:id="39"/>
      <w:r w:rsidR="00401756">
        <w:rPr>
          <w:lang w:bidi="fa-IR"/>
        </w:rPr>
        <w:t xml:space="preserve"> transfer mass instead of heat</w:t>
      </w:r>
      <w:r w:rsidR="00401756">
        <w:rPr>
          <w:rStyle w:val="CommentReference"/>
        </w:rPr>
        <w:commentReference w:id="39"/>
      </w:r>
      <w:r w:rsidR="006B4EB3">
        <w:rPr>
          <w:lang w:bidi="fa-IR"/>
        </w:rPr>
        <w:t xml:space="preserve">. </w:t>
      </w:r>
      <w:r w:rsidR="00401756">
        <w:rPr>
          <w:lang w:bidi="fa-IR"/>
        </w:rPr>
        <w:t>A two molar solution of taurate</w:t>
      </w:r>
      <w:r w:rsidR="006B4EB3">
        <w:rPr>
          <w:lang w:bidi="fa-IR"/>
        </w:rPr>
        <w:t xml:space="preserve"> is used in the cooling</w:t>
      </w:r>
      <w:r w:rsidR="0071049D">
        <w:rPr>
          <w:lang w:bidi="fa-IR"/>
        </w:rPr>
        <w:t xml:space="preserve"> tower </w:t>
      </w:r>
      <w:r w:rsidR="00401756">
        <w:rPr>
          <w:lang w:bidi="fa-IR"/>
        </w:rPr>
        <w:t>on order to</w:t>
      </w:r>
      <w:r w:rsidR="0071049D">
        <w:rPr>
          <w:lang w:bidi="fa-IR"/>
        </w:rPr>
        <w:t xml:space="preserve"> captur</w:t>
      </w:r>
      <w:r w:rsidR="00401756">
        <w:rPr>
          <w:lang w:bidi="fa-IR"/>
        </w:rPr>
        <w:t xml:space="preserve">e </w:t>
      </w:r>
      <w:r w:rsidR="0071049D">
        <w:rPr>
          <w:lang w:bidi="fa-IR"/>
        </w:rPr>
        <w:t>CO2 from air</w:t>
      </w:r>
      <w:r w:rsidR="006B4EB3">
        <w:rPr>
          <w:lang w:bidi="fa-IR"/>
        </w:rPr>
        <w:t>.</w:t>
      </w:r>
    </w:p>
    <w:p w14:paraId="262BAE6A" w14:textId="50052208" w:rsidR="00401756" w:rsidRDefault="00401756" w:rsidP="0070659A">
      <w:pPr>
        <w:rPr>
          <w:lang w:bidi="fa-IR"/>
        </w:rPr>
      </w:pPr>
      <w:r>
        <w:rPr>
          <w:lang w:bidi="fa-IR"/>
        </w:rPr>
        <w:t xml:space="preserve">A correlation network graph using PPMCC method is used to perform the initial exploratory analysis on the data acquired from the cooling tower. The graph can be found in the appendix section. </w:t>
      </w:r>
    </w:p>
    <w:p w14:paraId="6FF77A86" w14:textId="5590DEA9" w:rsidR="00401756" w:rsidRDefault="00401756" w:rsidP="0070659A">
      <w:pPr>
        <w:rPr>
          <w:lang w:bidi="fa-IR"/>
        </w:rPr>
      </w:pPr>
      <w:r>
        <w:rPr>
          <w:lang w:bidi="fa-IR"/>
        </w:rPr>
        <w:t>A number of different distributor systems are checked and compared</w:t>
      </w:r>
      <w:r w:rsidR="00852052">
        <w:rPr>
          <w:lang w:bidi="fa-IR"/>
        </w:rPr>
        <w:t xml:space="preserve"> in terms of maximum coverage and maximum effective contact surface area</w:t>
      </w:r>
      <w:r>
        <w:rPr>
          <w:lang w:bidi="fa-IR"/>
        </w:rPr>
        <w:t>. Photos of the different types of distributors can be seen the appendix section.</w:t>
      </w:r>
    </w:p>
    <w:p w14:paraId="770723D3" w14:textId="57EF6FE0" w:rsidR="00C924A9" w:rsidRDefault="00650531" w:rsidP="00401756">
      <w:pPr>
        <w:keepNext/>
        <w:rPr>
          <w:lang w:bidi="fa-IR"/>
        </w:rPr>
      </w:pPr>
      <w:commentRangeStart w:id="40"/>
      <w:commentRangeStart w:id="41"/>
      <w:commentRangeEnd w:id="40"/>
      <w:r>
        <w:rPr>
          <w:rStyle w:val="CommentReference"/>
        </w:rPr>
        <w:commentReference w:id="40"/>
      </w:r>
      <w:commentRangeEnd w:id="41"/>
      <w:r w:rsidR="00401756">
        <w:rPr>
          <w:rStyle w:val="CommentReference"/>
        </w:rPr>
        <w:commentReference w:id="41"/>
      </w:r>
      <w:r w:rsidR="00401756">
        <w:rPr>
          <w:lang w:bidi="fa-IR"/>
        </w:rPr>
        <w:fldChar w:fldCharType="begin"/>
      </w:r>
      <w:r w:rsidR="00401756">
        <w:rPr>
          <w:lang w:bidi="fa-IR"/>
        </w:rPr>
        <w:instrText xml:space="preserve"> REF _Ref75940805 \h </w:instrText>
      </w:r>
      <w:r w:rsidR="00401756">
        <w:rPr>
          <w:lang w:bidi="fa-IR"/>
        </w:rPr>
      </w:r>
      <w:r w:rsidR="00401756">
        <w:rPr>
          <w:lang w:bidi="fa-IR"/>
        </w:rPr>
        <w:fldChar w:fldCharType="separate"/>
      </w:r>
      <w:r w:rsidR="00533D4A">
        <w:t xml:space="preserve">Figure </w:t>
      </w:r>
      <w:r w:rsidR="00533D4A">
        <w:rPr>
          <w:noProof/>
        </w:rPr>
        <w:t>4</w:t>
      </w:r>
      <w:r w:rsidR="00401756">
        <w:rPr>
          <w:lang w:bidi="fa-IR"/>
        </w:rPr>
        <w:fldChar w:fldCharType="end"/>
      </w:r>
      <w:r w:rsidR="005B22F8">
        <w:rPr>
          <w:lang w:bidi="fa-IR"/>
        </w:rPr>
        <w:t xml:space="preserve">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r w:rsidR="007A378F">
        <w:rPr>
          <w:lang w:bidi="fa-IR"/>
        </w:rPr>
        <w:t xml:space="preserve">hc,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2"/>
      <w:r w:rsidR="007A378F">
        <w:rPr>
          <w:lang w:bidi="fa-IR"/>
        </w:rPr>
        <w:t>3arm</w:t>
      </w:r>
      <w:commentRangeEnd w:id="42"/>
      <w:r w:rsidR="007A6E6F">
        <w:rPr>
          <w:rStyle w:val="CommentReference"/>
        </w:rPr>
        <w:commentReference w:id="42"/>
      </w:r>
      <w:r w:rsidR="007A378F">
        <w:rPr>
          <w:lang w:bidi="fa-IR"/>
        </w:rPr>
        <w:t>)</w:t>
      </w:r>
      <w:r>
        <w:rPr>
          <w:lang w:bidi="fa-IR"/>
        </w:rPr>
        <w:t xml:space="preserve">. </w:t>
      </w:r>
    </w:p>
    <w:p w14:paraId="7DEBA713" w14:textId="4813EB23"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3"/>
      <w:commentRangeStart w:id="44"/>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3"/>
      <w:r w:rsidR="00ED0213">
        <w:rPr>
          <w:rStyle w:val="CommentReference"/>
        </w:rPr>
        <w:commentReference w:id="43"/>
      </w:r>
      <w:commentRangeEnd w:id="44"/>
      <w:r w:rsidR="00650531">
        <w:rPr>
          <w:rStyle w:val="CommentReference"/>
        </w:rPr>
        <w:commentReference w:id="44"/>
      </w:r>
      <w:r w:rsidR="009514F3">
        <w:rPr>
          <w:lang w:bidi="fa-IR"/>
        </w:rPr>
        <w:t>5 lit/min.</w:t>
      </w:r>
      <w:r w:rsidR="00C16135">
        <w:rPr>
          <w:lang w:bidi="fa-IR"/>
        </w:rPr>
        <w:t xml:space="preserve"> It must be mentioned that PM10 does not include the flowrate of air in the system. The higher PM10 caused by the full-cone nozzle may be due to the smaller droplets and more coverage compared with the two other systems.</w:t>
      </w:r>
      <w:r w:rsidR="001A7611">
        <w:rPr>
          <w:lang w:bidi="fa-IR"/>
        </w:rPr>
        <w:t xml:space="preserve"> The sprinkler caused large droplets and the hollow cone nozzle did not provide full coverage over the fill-block in the cooling tower. </w:t>
      </w:r>
    </w:p>
    <w:p w14:paraId="032B6A0E" w14:textId="3F4FE189" w:rsidR="007A378F" w:rsidRDefault="00FF4F5D" w:rsidP="007A378F">
      <w:pPr>
        <w:keepNext/>
      </w:pPr>
      <w:r w:rsidRPr="00FF4F5D">
        <w:lastRenderedPageBreak/>
        <w:drawing>
          <wp:inline distT="0" distB="0" distL="0" distR="0" wp14:anchorId="4051CF00" wp14:editId="33EA51C6">
            <wp:extent cx="5731510" cy="4298315"/>
            <wp:effectExtent l="0" t="0" r="254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298315"/>
                    </a:xfrm>
                    <a:prstGeom prst="rect">
                      <a:avLst/>
                    </a:prstGeom>
                  </pic:spPr>
                </pic:pic>
              </a:graphicData>
            </a:graphic>
          </wp:inline>
        </w:drawing>
      </w:r>
    </w:p>
    <w:p w14:paraId="38013818" w14:textId="69562CAB" w:rsidR="005B22F8" w:rsidRDefault="007A378F" w:rsidP="007A378F">
      <w:pPr>
        <w:pStyle w:val="Caption"/>
        <w:rPr>
          <w:lang w:bidi="fa-IR"/>
        </w:rPr>
      </w:pPr>
      <w:bookmarkStart w:id="45" w:name="_Ref75940805"/>
      <w:r>
        <w:t xml:space="preserve">Figure </w:t>
      </w:r>
      <w:fldSimple w:instr=" SEQ Figure \* ARABIC ">
        <w:r w:rsidR="00533D4A">
          <w:rPr>
            <w:noProof/>
          </w:rPr>
          <w:t>4</w:t>
        </w:r>
      </w:fldSimple>
      <w:bookmarkEnd w:id="45"/>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6622506" w:rsidR="007A378F" w:rsidRDefault="00296980">
      <w:pPr>
        <w:rPr>
          <w:lang w:bidi="fa-IR"/>
        </w:rPr>
      </w:pPr>
      <w:r>
        <w:rPr>
          <w:lang w:bidi="fa-IR"/>
        </w:rPr>
        <w:lastRenderedPageBreak/>
        <w:fldChar w:fldCharType="begin"/>
      </w:r>
      <w:r>
        <w:rPr>
          <w:lang w:bidi="fa-IR"/>
        </w:rPr>
        <w:instrText xml:space="preserve"> REF _Ref75953214 \h </w:instrText>
      </w:r>
      <w:r>
        <w:rPr>
          <w:lang w:bidi="fa-IR"/>
        </w:rPr>
      </w:r>
      <w:r>
        <w:rPr>
          <w:lang w:bidi="fa-IR"/>
        </w:rPr>
        <w:fldChar w:fldCharType="separate"/>
      </w:r>
      <w:r w:rsidR="00533D4A">
        <w:t xml:space="preserve">Figure </w:t>
      </w:r>
      <w:r w:rsidR="00533D4A">
        <w:rPr>
          <w:noProof/>
        </w:rPr>
        <w:t>5</w:t>
      </w:r>
      <w:r>
        <w:rPr>
          <w:lang w:bidi="fa-IR"/>
        </w:rPr>
        <w:fldChar w:fldCharType="end"/>
      </w:r>
      <w:r>
        <w:rPr>
          <w:lang w:bidi="fa-IR"/>
        </w:rPr>
        <w:t xml:space="preserve"> </w:t>
      </w:r>
      <w:r w:rsidR="007A378F">
        <w:rPr>
          <w:lang w:bidi="fa-IR"/>
        </w:rPr>
        <w:t>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r>
        <w:rPr>
          <w:lang w:bidi="fa-IR"/>
        </w:rPr>
        <w:t>expected,</w:t>
      </w:r>
      <w:r w:rsidR="005F27C6">
        <w:rPr>
          <w:lang w:bidi="fa-IR"/>
        </w:rPr>
        <w:t xml:space="preserve"> the drift increases with the increasing intake air velocity. </w:t>
      </w:r>
      <w:commentRangeStart w:id="46"/>
      <w:commentRangeStart w:id="47"/>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6"/>
      <w:r w:rsidR="00ED0213">
        <w:rPr>
          <w:rStyle w:val="CommentReference"/>
        </w:rPr>
        <w:commentReference w:id="46"/>
      </w:r>
      <w:commentRangeEnd w:id="47"/>
      <w:r w:rsidR="001A7611">
        <w:rPr>
          <w:lang w:bidi="fa-IR"/>
        </w:rPr>
        <w:t>o</w:t>
      </w:r>
      <w:r w:rsidR="00FE05E7">
        <w:rPr>
          <w:rStyle w:val="CommentReference"/>
        </w:rPr>
        <w:commentReference w:id="47"/>
      </w:r>
    </w:p>
    <w:p w14:paraId="78916B16" w14:textId="15F9839D" w:rsidR="007A378F" w:rsidRDefault="000E1EE9" w:rsidP="007A378F">
      <w:pPr>
        <w:keepNext/>
      </w:pPr>
      <w:r w:rsidRPr="000E1EE9">
        <w:drawing>
          <wp:inline distT="0" distB="0" distL="0" distR="0" wp14:anchorId="14ED0DF5" wp14:editId="50DEFF6B">
            <wp:extent cx="5731510" cy="4683760"/>
            <wp:effectExtent l="0" t="0" r="254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683760"/>
                    </a:xfrm>
                    <a:prstGeom prst="rect">
                      <a:avLst/>
                    </a:prstGeom>
                  </pic:spPr>
                </pic:pic>
              </a:graphicData>
            </a:graphic>
          </wp:inline>
        </w:drawing>
      </w:r>
    </w:p>
    <w:p w14:paraId="54F639D5" w14:textId="0AFFAEE2" w:rsidR="00FE05E7" w:rsidRDefault="007A378F" w:rsidP="007A378F">
      <w:pPr>
        <w:pStyle w:val="Caption"/>
      </w:pPr>
      <w:bookmarkStart w:id="48" w:name="_Ref75953214"/>
      <w:commentRangeStart w:id="49"/>
      <w:commentRangeStart w:id="50"/>
      <w:r>
        <w:t xml:space="preserve">Figure </w:t>
      </w:r>
      <w:fldSimple w:instr=" SEQ Figure \* ARABIC ">
        <w:r w:rsidR="00533D4A">
          <w:rPr>
            <w:noProof/>
          </w:rPr>
          <w:t>5</w:t>
        </w:r>
      </w:fldSimple>
      <w:bookmarkEnd w:id="48"/>
      <w:r>
        <w:t xml:space="preserve"> Effect of intake air velocity on solvent drift for two fill-blocks in the cooling tower</w:t>
      </w:r>
      <w:commentRangeEnd w:id="49"/>
      <w:r w:rsidR="00ED0213">
        <w:rPr>
          <w:rStyle w:val="CommentReference"/>
          <w:i w:val="0"/>
          <w:iCs w:val="0"/>
          <w:color w:val="auto"/>
        </w:rPr>
        <w:commentReference w:id="49"/>
      </w:r>
      <w:commentRangeEnd w:id="50"/>
    </w:p>
    <w:p w14:paraId="06DC8A76" w14:textId="00C25062" w:rsidR="009E5012" w:rsidRPr="009E5012" w:rsidRDefault="009E5012" w:rsidP="009E5012">
      <w:r>
        <w:fldChar w:fldCharType="begin"/>
      </w:r>
      <w:r>
        <w:instrText xml:space="preserve"> REF _Ref76370899 \h </w:instrText>
      </w:r>
      <w:r>
        <w:fldChar w:fldCharType="separate"/>
      </w:r>
      <w:r w:rsidR="00533D4A">
        <w:t xml:space="preserve">Figure </w:t>
      </w:r>
      <w:r w:rsidR="00533D4A">
        <w:rPr>
          <w:noProof/>
        </w:rPr>
        <w:t>6</w:t>
      </w:r>
      <w:r>
        <w:fldChar w:fldCharType="end"/>
      </w:r>
      <w:r>
        <w:t xml:space="preserve"> shows the relation between pressure drop and air velocity across the original and new fill blocks.</w:t>
      </w:r>
    </w:p>
    <w:p w14:paraId="6491145B" w14:textId="5DF7A187" w:rsidR="00FE05E7" w:rsidRPr="00FE05E7" w:rsidRDefault="00FE05E7" w:rsidP="00FE05E7"/>
    <w:p w14:paraId="65E59154" w14:textId="1F5F61D5" w:rsidR="00FE05E7" w:rsidRDefault="00380CF7" w:rsidP="00FE05E7">
      <w:pPr>
        <w:pStyle w:val="Caption"/>
        <w:keepNext/>
      </w:pPr>
      <w:r>
        <w:rPr>
          <w:rStyle w:val="CommentReference"/>
          <w:i w:val="0"/>
          <w:iCs w:val="0"/>
          <w:color w:val="auto"/>
        </w:rPr>
        <w:lastRenderedPageBreak/>
        <w:commentReference w:id="50"/>
      </w:r>
      <w:r w:rsidR="000E1EE9" w:rsidRPr="000E1EE9">
        <w:drawing>
          <wp:inline distT="0" distB="0" distL="0" distR="0" wp14:anchorId="2BE344F5" wp14:editId="4CA98BA7">
            <wp:extent cx="5731510" cy="4683760"/>
            <wp:effectExtent l="0" t="0" r="254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683760"/>
                    </a:xfrm>
                    <a:prstGeom prst="rect">
                      <a:avLst/>
                    </a:prstGeom>
                  </pic:spPr>
                </pic:pic>
              </a:graphicData>
            </a:graphic>
          </wp:inline>
        </w:drawing>
      </w:r>
    </w:p>
    <w:p w14:paraId="7DC61B9B" w14:textId="1849D5B6" w:rsidR="007A378F" w:rsidRDefault="00FE05E7" w:rsidP="00FE05E7">
      <w:pPr>
        <w:pStyle w:val="Caption"/>
      </w:pPr>
      <w:bookmarkStart w:id="51" w:name="_Ref76370899"/>
      <w:r>
        <w:t xml:space="preserve">Figure </w:t>
      </w:r>
      <w:fldSimple w:instr=" SEQ Figure \* ARABIC ">
        <w:r w:rsidR="00533D4A">
          <w:rPr>
            <w:noProof/>
          </w:rPr>
          <w:t>6</w:t>
        </w:r>
      </w:fldSimple>
      <w:bookmarkEnd w:id="51"/>
      <w:r>
        <w:t>, Pressure drop VS air flowrate across the original and new fill bocks</w:t>
      </w:r>
    </w:p>
    <w:p w14:paraId="0B80FBD6" w14:textId="36593391" w:rsidR="000A7B63" w:rsidRDefault="000A7B63">
      <w:pPr>
        <w:rPr>
          <w:lang w:bidi="fa-IR"/>
        </w:rPr>
      </w:pPr>
      <w:r>
        <w:rPr>
          <w:lang w:bidi="fa-IR"/>
        </w:rPr>
        <w:br w:type="page"/>
      </w:r>
    </w:p>
    <w:p w14:paraId="2418128F" w14:textId="55E6A89F" w:rsidR="00035446" w:rsidRDefault="000A7B63">
      <w:pPr>
        <w:rPr>
          <w:lang w:bidi="fa-IR"/>
        </w:rPr>
      </w:pPr>
      <w:r>
        <w:rPr>
          <w:lang w:bidi="fa-IR"/>
        </w:rPr>
        <w:lastRenderedPageBreak/>
        <w:t xml:space="preserve">Figure 7 shows the PM10 emissions for the cooling tower for the </w:t>
      </w:r>
      <w:r w:rsidR="00631E2A">
        <w:rPr>
          <w:lang w:bidi="fa-IR"/>
        </w:rPr>
        <w:t>two tested</w:t>
      </w:r>
      <w:r>
        <w:rPr>
          <w:lang w:bidi="fa-IR"/>
        </w:rPr>
        <w:t xml:space="preserve"> fill-blocks and </w:t>
      </w:r>
      <w:r w:rsidR="00631E2A">
        <w:rPr>
          <w:lang w:bidi="fa-IR"/>
        </w:rPr>
        <w:t xml:space="preserve">three </w:t>
      </w:r>
      <w:r>
        <w:rPr>
          <w:lang w:bidi="fa-IR"/>
        </w:rPr>
        <w:t>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sp_sarm)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52"/>
      <w:r w:rsidR="00035446">
        <w:rPr>
          <w:lang w:bidi="fa-IR"/>
        </w:rPr>
        <w:t>be the fact that the cooling tower was equipped with a demister being able to effectively remove the larger droplets.</w:t>
      </w:r>
      <w:commentRangeEnd w:id="52"/>
      <w:r w:rsidR="003E07E9">
        <w:rPr>
          <w:rStyle w:val="CommentReference"/>
        </w:rPr>
        <w:commentReference w:id="52"/>
      </w:r>
      <w:r w:rsidR="00631E2A">
        <w:rPr>
          <w:lang w:bidi="fa-IR"/>
        </w:rPr>
        <w:t xml:space="preserve"> PM10 shows the concentration of particulate matter in unit of volume and so one possible explanation of the decreasing PM10 may be due to the increase in the volume of intake air. However, if PM10 emissions in calculated per unit of time, then the effect of air flow rate would be taken into account.</w:t>
      </w:r>
    </w:p>
    <w:p w14:paraId="16E8D1C1" w14:textId="4A8CC460" w:rsidR="000A7B63" w:rsidRDefault="000A7B63">
      <w:pPr>
        <w:rPr>
          <w:lang w:bidi="fa-IR"/>
        </w:rPr>
      </w:pPr>
    </w:p>
    <w:p w14:paraId="1D5155B8" w14:textId="16C14764" w:rsidR="007A378F" w:rsidRDefault="000E1EE9" w:rsidP="007A378F">
      <w:pPr>
        <w:keepNext/>
      </w:pPr>
      <w:r w:rsidRPr="000E1EE9">
        <w:drawing>
          <wp:inline distT="0" distB="0" distL="0" distR="0" wp14:anchorId="515FFECC" wp14:editId="7F4F0D61">
            <wp:extent cx="5731510" cy="4683760"/>
            <wp:effectExtent l="0" t="0" r="254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683760"/>
                    </a:xfrm>
                    <a:prstGeom prst="rect">
                      <a:avLst/>
                    </a:prstGeom>
                  </pic:spPr>
                </pic:pic>
              </a:graphicData>
            </a:graphic>
          </wp:inline>
        </w:drawing>
      </w:r>
    </w:p>
    <w:p w14:paraId="2741AD79" w14:textId="763F0761" w:rsidR="007A378F" w:rsidRDefault="007A378F" w:rsidP="007A378F">
      <w:pPr>
        <w:pStyle w:val="Caption"/>
        <w:rPr>
          <w:lang w:bidi="fa-IR"/>
        </w:rPr>
      </w:pPr>
      <w:r>
        <w:t xml:space="preserve">Figure </w:t>
      </w:r>
      <w:fldSimple w:instr=" SEQ Figure \* ARABIC ">
        <w:r w:rsidR="00533D4A">
          <w:rPr>
            <w:noProof/>
          </w:rPr>
          <w:t>7</w:t>
        </w:r>
      </w:fldSimple>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65652F91" w:rsidR="006F7FBE" w:rsidRPr="00015933" w:rsidRDefault="00035446" w:rsidP="006F7FBE">
      <w:r>
        <w:rPr>
          <w:lang w:bidi="fa-IR"/>
        </w:rPr>
        <w:lastRenderedPageBreak/>
        <w:t xml:space="preserve">Figure 8 shows the effect of </w:t>
      </w:r>
      <w:ins w:id="53"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r w:rsidR="00631E2A">
        <w:rPr>
          <w:lang w:bidi="fa-IR"/>
        </w:rPr>
        <w:t>Again,</w:t>
      </w:r>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45BD08BE" w:rsidR="00B256DC" w:rsidRDefault="000E1EE9" w:rsidP="00B256DC">
      <w:pPr>
        <w:keepNext/>
      </w:pPr>
      <w:r w:rsidRPr="000E1EE9">
        <w:drawing>
          <wp:inline distT="0" distB="0" distL="0" distR="0" wp14:anchorId="15EBC3C6" wp14:editId="5FDD3EBF">
            <wp:extent cx="5731510" cy="4683760"/>
            <wp:effectExtent l="0" t="0" r="254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683760"/>
                    </a:xfrm>
                    <a:prstGeom prst="rect">
                      <a:avLst/>
                    </a:prstGeom>
                  </pic:spPr>
                </pic:pic>
              </a:graphicData>
            </a:graphic>
          </wp:inline>
        </w:drawing>
      </w:r>
    </w:p>
    <w:p w14:paraId="01380B56" w14:textId="04085761" w:rsidR="00B256DC" w:rsidRDefault="00B256DC" w:rsidP="00B256DC">
      <w:pPr>
        <w:pStyle w:val="Caption"/>
      </w:pPr>
      <w:r>
        <w:t xml:space="preserve">Figure </w:t>
      </w:r>
      <w:fldSimple w:instr=" SEQ Figure \* ARABIC ">
        <w:r w:rsidR="00533D4A">
          <w:rPr>
            <w:noProof/>
          </w:rPr>
          <w:t>8</w:t>
        </w:r>
      </w:fldSimple>
      <w:r>
        <w:t xml:space="preserve"> Effect of solvent flowrate on the </w:t>
      </w:r>
      <w:commentRangeStart w:id="54"/>
      <w:commentRangeStart w:id="55"/>
      <w:r w:rsidR="006F7FBE">
        <w:t xml:space="preserve">particulate </w:t>
      </w:r>
      <w:commentRangeEnd w:id="54"/>
      <w:r w:rsidR="007C0DD0">
        <w:rPr>
          <w:rStyle w:val="CommentReference"/>
          <w:i w:val="0"/>
          <w:iCs w:val="0"/>
          <w:color w:val="auto"/>
        </w:rPr>
        <w:commentReference w:id="54"/>
      </w:r>
      <w:commentRangeEnd w:id="55"/>
      <w:r w:rsidR="00631E2A">
        <w:rPr>
          <w:rStyle w:val="CommentReference"/>
          <w:i w:val="0"/>
          <w:iCs w:val="0"/>
          <w:color w:val="auto"/>
        </w:rPr>
        <w:commentReference w:id="55"/>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4EC32EE9" w:rsidR="00B256DC" w:rsidRDefault="00FD1BF6" w:rsidP="00B256DC">
      <w:pPr>
        <w:keepNext/>
      </w:pPr>
      <w:r w:rsidRPr="00FD1BF6">
        <w:lastRenderedPageBreak/>
        <w:drawing>
          <wp:inline distT="0" distB="0" distL="0" distR="0" wp14:anchorId="607E97C9" wp14:editId="03BB9802">
            <wp:extent cx="5731510" cy="4683760"/>
            <wp:effectExtent l="0" t="0" r="254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683760"/>
                    </a:xfrm>
                    <a:prstGeom prst="rect">
                      <a:avLst/>
                    </a:prstGeom>
                  </pic:spPr>
                </pic:pic>
              </a:graphicData>
            </a:graphic>
          </wp:inline>
        </w:drawing>
      </w:r>
    </w:p>
    <w:p w14:paraId="6F47D70C" w14:textId="46081ABA" w:rsidR="007A378F" w:rsidRDefault="00B256DC" w:rsidP="00B256DC">
      <w:pPr>
        <w:pStyle w:val="Caption"/>
        <w:rPr>
          <w:lang w:bidi="fa-IR"/>
        </w:rPr>
      </w:pPr>
      <w:r>
        <w:t xml:space="preserve">Figure </w:t>
      </w:r>
      <w:fldSimple w:instr=" SEQ Figure \* ARABIC ">
        <w:r w:rsidR="00533D4A">
          <w:rPr>
            <w:noProof/>
          </w:rPr>
          <w:t>9</w:t>
        </w:r>
      </w:fldSimple>
      <w:r>
        <w:t xml:space="preserve"> Effect of solvent flowrate of the drift</w:t>
      </w:r>
    </w:p>
    <w:p w14:paraId="0117BC61" w14:textId="77777777" w:rsidR="006F7FBE" w:rsidRDefault="006F7FBE">
      <w:pPr>
        <w:rPr>
          <w:lang w:bidi="fa-IR"/>
        </w:rPr>
      </w:pPr>
      <w:r>
        <w:rPr>
          <w:lang w:bidi="fa-IR"/>
        </w:rPr>
        <w:br w:type="page"/>
      </w:r>
    </w:p>
    <w:p w14:paraId="2725F6C0" w14:textId="693DDDF3" w:rsidR="0070659A" w:rsidRDefault="00D22E86" w:rsidP="0009659E">
      <w:pPr>
        <w:pStyle w:val="Heading3"/>
        <w:rPr>
          <w:lang w:bidi="fa-IR"/>
        </w:rPr>
      </w:pPr>
      <w:bookmarkStart w:id="56" w:name="_Toc76468141"/>
      <w:r>
        <w:rPr>
          <w:lang w:bidi="fa-IR"/>
        </w:rPr>
        <w:lastRenderedPageBreak/>
        <w:t>Packed column</w:t>
      </w:r>
      <w:bookmarkEnd w:id="56"/>
    </w:p>
    <w:p w14:paraId="05789656" w14:textId="5D42E13F" w:rsidR="0080408D" w:rsidRPr="0080408D" w:rsidRDefault="0080408D" w:rsidP="0080408D">
      <w:pPr>
        <w:rPr>
          <w:lang w:bidi="fa-IR"/>
        </w:rPr>
      </w:pPr>
      <w:r>
        <w:rPr>
          <w:lang w:bidi="fa-IR"/>
        </w:rPr>
        <w:t>The schematic of the setup along with the correlation network graph for the packed column can be seen in the appendix section.</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3CDA0928" w14:textId="7B8CCAFD" w:rsidR="00233CB9" w:rsidRPr="00233CB9" w:rsidRDefault="00233CB9" w:rsidP="00233CB9">
      <w:commentRangeStart w:id="57"/>
      <w:r>
        <w:t>Figure 11 shows the pressure drop across the packing with respect to the air velocity. Stainless steel packing (ss304) has the most effective surface area and thus caused the highest pressure drop, followed by the plastic packings and Cu</w:t>
      </w:r>
      <w:r w:rsidR="008255B5">
        <w:t>r</w:t>
      </w:r>
      <w:r>
        <w:t>tin University structured packing.</w:t>
      </w:r>
      <w:commentRangeEnd w:id="57"/>
      <w:r w:rsidR="007C0DD0">
        <w:rPr>
          <w:rStyle w:val="CommentReference"/>
        </w:rPr>
        <w:commentReference w:id="57"/>
      </w:r>
    </w:p>
    <w:p w14:paraId="48AEC1AF" w14:textId="461B41F3" w:rsidR="00DC4060" w:rsidRDefault="00FD1BF6" w:rsidP="00DC4060">
      <w:pPr>
        <w:keepNext/>
      </w:pPr>
      <w:r w:rsidRPr="00FD1BF6">
        <w:drawing>
          <wp:inline distT="0" distB="0" distL="0" distR="0" wp14:anchorId="2CB7254B" wp14:editId="7B59FBBB">
            <wp:extent cx="5731510" cy="4683760"/>
            <wp:effectExtent l="0" t="0" r="254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683760"/>
                    </a:xfrm>
                    <a:prstGeom prst="rect">
                      <a:avLst/>
                    </a:prstGeom>
                  </pic:spPr>
                </pic:pic>
              </a:graphicData>
            </a:graphic>
          </wp:inline>
        </w:drawing>
      </w:r>
    </w:p>
    <w:p w14:paraId="73492865" w14:textId="5ABB4869" w:rsidR="00DC4060" w:rsidRDefault="00DC4060" w:rsidP="00DC4060">
      <w:pPr>
        <w:pStyle w:val="Caption"/>
      </w:pPr>
      <w:r>
        <w:t xml:space="preserve">Figure </w:t>
      </w:r>
      <w:fldSimple w:instr=" SEQ Figure \* ARABIC ">
        <w:r w:rsidR="00533D4A">
          <w:rPr>
            <w:noProof/>
          </w:rPr>
          <w:t>10</w:t>
        </w:r>
      </w:fldSimple>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8"/>
      <w:r>
        <w:t>investigation</w:t>
      </w:r>
      <w:commentRangeEnd w:id="58"/>
      <w:r w:rsidR="007C0DD0">
        <w:rPr>
          <w:rStyle w:val="CommentReference"/>
        </w:rPr>
        <w:commentReference w:id="58"/>
      </w:r>
      <w:r>
        <w:t xml:space="preserve">. </w:t>
      </w:r>
    </w:p>
    <w:p w14:paraId="0BEC8400" w14:textId="3DD088BB" w:rsidR="00DC4060" w:rsidRDefault="00DC4060" w:rsidP="00DC4060">
      <w:pPr>
        <w:keepNext/>
      </w:pPr>
      <w:r>
        <w:rPr>
          <w:noProof/>
        </w:rPr>
        <w:t xml:space="preserve"> </w:t>
      </w:r>
      <w:r w:rsidR="00EE54C8" w:rsidRPr="00EE54C8">
        <w:drawing>
          <wp:inline distT="0" distB="0" distL="0" distR="0" wp14:anchorId="583B1CF5" wp14:editId="02D844B5">
            <wp:extent cx="5731510" cy="4683760"/>
            <wp:effectExtent l="0" t="0" r="254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683760"/>
                    </a:xfrm>
                    <a:prstGeom prst="rect">
                      <a:avLst/>
                    </a:prstGeom>
                  </pic:spPr>
                </pic:pic>
              </a:graphicData>
            </a:graphic>
          </wp:inline>
        </w:drawing>
      </w:r>
    </w:p>
    <w:p w14:paraId="0B90A6CE" w14:textId="179451A3" w:rsidR="00DC4060" w:rsidRDefault="00DC4060" w:rsidP="00DC4060">
      <w:pPr>
        <w:pStyle w:val="Caption"/>
      </w:pPr>
      <w:r>
        <w:t xml:space="preserve">Figure </w:t>
      </w:r>
      <w:fldSimple w:instr=" SEQ Figure \* ARABIC ">
        <w:r w:rsidR="00533D4A">
          <w:rPr>
            <w:noProof/>
          </w:rPr>
          <w:t>11</w:t>
        </w:r>
      </w:fldSimple>
      <w:r>
        <w:t xml:space="preserve">, effect of solvent flowrate on </w:t>
      </w:r>
      <w:commentRangeStart w:id="59"/>
      <w:r>
        <w:t xml:space="preserve">solvent </w:t>
      </w:r>
      <w:commentRangeEnd w:id="59"/>
      <w:r w:rsidR="007C0DD0">
        <w:rPr>
          <w:rStyle w:val="CommentReference"/>
          <w:i w:val="0"/>
          <w:iCs w:val="0"/>
          <w:color w:val="auto"/>
        </w:rPr>
        <w:commentReference w:id="59"/>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60"/>
      <w:r w:rsidR="00DC4060">
        <w:t xml:space="preserve">the Curtin University structured packing </w:t>
      </w:r>
      <w:r w:rsidR="00B233B2">
        <w:t>caused almost twice as much drift for the same air velocity.</w:t>
      </w:r>
      <w:commentRangeEnd w:id="60"/>
      <w:r w:rsidR="007C0DD0">
        <w:rPr>
          <w:rStyle w:val="CommentReference"/>
        </w:rPr>
        <w:commentReference w:id="60"/>
      </w:r>
    </w:p>
    <w:p w14:paraId="065AFB30" w14:textId="3667184C"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936365"/>
                    </a:xfrm>
                    <a:prstGeom prst="rect">
                      <a:avLst/>
                    </a:prstGeom>
                  </pic:spPr>
                </pic:pic>
              </a:graphicData>
            </a:graphic>
          </wp:inline>
        </w:drawing>
      </w:r>
      <w:r w:rsidR="007013C5">
        <w:t xml:space="preserve">Figure </w:t>
      </w:r>
      <w:fldSimple w:instr=" SEQ Figure \* ARABIC ">
        <w:r w:rsidR="00533D4A">
          <w:rPr>
            <w:noProof/>
          </w:rPr>
          <w:t>12</w:t>
        </w:r>
      </w:fldSimple>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9659E">
      <w:pPr>
        <w:pStyle w:val="Heading3"/>
      </w:pPr>
      <w:bookmarkStart w:id="61" w:name="_Toc76468142"/>
      <w:commentRangeStart w:id="62"/>
      <w:commentRangeStart w:id="63"/>
      <w:r>
        <w:lastRenderedPageBreak/>
        <w:t>Discussion</w:t>
      </w:r>
      <w:commentRangeEnd w:id="62"/>
      <w:r w:rsidR="00E207A7">
        <w:rPr>
          <w:rStyle w:val="CommentReference"/>
          <w:rFonts w:asciiTheme="minorHAnsi" w:eastAsiaTheme="minorHAnsi" w:hAnsiTheme="minorHAnsi" w:cstheme="minorBidi"/>
          <w:color w:val="auto"/>
        </w:rPr>
        <w:commentReference w:id="62"/>
      </w:r>
      <w:commentRangeEnd w:id="63"/>
      <w:r w:rsidR="0089133B">
        <w:rPr>
          <w:rStyle w:val="CommentReference"/>
          <w:rFonts w:asciiTheme="minorHAnsi" w:eastAsiaTheme="minorHAnsi" w:hAnsiTheme="minorHAnsi" w:cstheme="minorBidi"/>
          <w:color w:val="auto"/>
        </w:rPr>
        <w:commentReference w:id="63"/>
      </w:r>
      <w:bookmarkEnd w:id="61"/>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nc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and also the number </w:t>
      </w:r>
      <w:r w:rsidR="005E6F2A">
        <w:rPr>
          <w:lang w:bidi="fa-IR"/>
        </w:rPr>
        <w:t>concentration</w:t>
      </w:r>
      <w:r>
        <w:rPr>
          <w:lang w:bidi="fa-IR"/>
        </w:rPr>
        <w:t xml:space="preserve"> of nanoparticles increases. </w:t>
      </w:r>
    </w:p>
    <w:p w14:paraId="44D1A57C" w14:textId="5B50C6C0" w:rsidR="00B233B2" w:rsidRPr="00B233B2" w:rsidRDefault="00EE54C8" w:rsidP="00B233B2">
      <w:r w:rsidRPr="00EE54C8">
        <w:drawing>
          <wp:inline distT="0" distB="0" distL="0" distR="0" wp14:anchorId="2FFF36F5" wp14:editId="5FA1C007">
            <wp:extent cx="5731510" cy="4683760"/>
            <wp:effectExtent l="0" t="0" r="254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683760"/>
                    </a:xfrm>
                    <a:prstGeom prst="rect">
                      <a:avLst/>
                    </a:prstGeom>
                  </pic:spPr>
                </pic:pic>
              </a:graphicData>
            </a:graphic>
          </wp:inline>
        </w:drawing>
      </w:r>
    </w:p>
    <w:p w14:paraId="53E2F9D0" w14:textId="1D3F3307" w:rsidR="007013C5" w:rsidRDefault="00EB25AC" w:rsidP="007013C5">
      <w:pPr>
        <w:keepNext/>
      </w:pPr>
      <w:commentRangeStart w:id="64"/>
      <w:commentRangeEnd w:id="64"/>
      <w:r>
        <w:rPr>
          <w:rStyle w:val="CommentReference"/>
        </w:rPr>
        <w:lastRenderedPageBreak/>
        <w:commentReference w:id="64"/>
      </w:r>
    </w:p>
    <w:p w14:paraId="459693CD" w14:textId="7E3A22E6" w:rsidR="007013C5" w:rsidRDefault="007013C5" w:rsidP="007013C5">
      <w:pPr>
        <w:pStyle w:val="Caption"/>
      </w:pPr>
      <w:r>
        <w:t xml:space="preserve">Figure </w:t>
      </w:r>
      <w:fldSimple w:instr=" SEQ Figure \* ARABIC ">
        <w:r w:rsidR="00533D4A">
          <w:rPr>
            <w:noProof/>
          </w:rPr>
          <w:t>13</w:t>
        </w:r>
      </w:fldSimple>
      <w:r>
        <w:t>, correlation between ambient carbon dioxide on particle count</w:t>
      </w:r>
    </w:p>
    <w:p w14:paraId="00D9CECE" w14:textId="64F25030" w:rsidR="00B233B2" w:rsidRDefault="00B233B2">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5"/>
      <w:commentRangeStart w:id="66"/>
      <w:commentRangeStart w:id="67"/>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5"/>
      <w:r w:rsidR="00585395">
        <w:rPr>
          <w:rStyle w:val="CommentReference"/>
        </w:rPr>
        <w:commentReference w:id="65"/>
      </w:r>
      <w:commentRangeEnd w:id="66"/>
      <w:r w:rsidR="00BB422D">
        <w:rPr>
          <w:rStyle w:val="CommentReference"/>
        </w:rPr>
        <w:commentReference w:id="66"/>
      </w:r>
      <w:commentRangeEnd w:id="67"/>
      <w:r w:rsidR="00BB422D">
        <w:rPr>
          <w:rStyle w:val="CommentReference"/>
        </w:rPr>
        <w:commentReference w:id="67"/>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1D9236EA" w:rsidR="007013C5" w:rsidRDefault="00D162B0" w:rsidP="007013C5">
      <w:pPr>
        <w:keepNext/>
      </w:pPr>
      <w:r w:rsidRPr="00D162B0">
        <w:drawing>
          <wp:inline distT="0" distB="0" distL="0" distR="0" wp14:anchorId="7B122A53" wp14:editId="7E6F69F5">
            <wp:extent cx="5731510" cy="4683760"/>
            <wp:effectExtent l="0" t="0" r="2540" b="25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4683760"/>
                    </a:xfrm>
                    <a:prstGeom prst="rect">
                      <a:avLst/>
                    </a:prstGeom>
                  </pic:spPr>
                </pic:pic>
              </a:graphicData>
            </a:graphic>
          </wp:inline>
        </w:drawing>
      </w:r>
      <w:commentRangeStart w:id="68"/>
      <w:commentRangeStart w:id="69"/>
      <w:commentRangeStart w:id="70"/>
      <w:commentRangeEnd w:id="70"/>
      <w:r w:rsidR="00585395">
        <w:rPr>
          <w:rStyle w:val="CommentReference"/>
        </w:rPr>
        <w:commentReference w:id="70"/>
      </w:r>
      <w:commentRangeEnd w:id="68"/>
      <w:r w:rsidR="00BB422D">
        <w:rPr>
          <w:rStyle w:val="CommentReference"/>
        </w:rPr>
        <w:commentReference w:id="68"/>
      </w:r>
      <w:commentRangeEnd w:id="69"/>
      <w:r w:rsidR="00BB422D">
        <w:rPr>
          <w:rStyle w:val="CommentReference"/>
        </w:rPr>
        <w:commentReference w:id="69"/>
      </w:r>
    </w:p>
    <w:p w14:paraId="600D1EA2" w14:textId="08F9B932" w:rsidR="007013C5" w:rsidRDefault="007013C5" w:rsidP="007013C5">
      <w:pPr>
        <w:pStyle w:val="Caption"/>
      </w:pPr>
      <w:r>
        <w:t xml:space="preserve">Figure </w:t>
      </w:r>
      <w:fldSimple w:instr=" SEQ Figure \* ARABIC ">
        <w:r w:rsidR="00533D4A">
          <w:rPr>
            <w:noProof/>
          </w:rPr>
          <w:t>14</w:t>
        </w:r>
      </w:fldSimple>
      <w:r>
        <w:t xml:space="preserve">, </w:t>
      </w:r>
      <w:r w:rsidR="00D22E86">
        <w:t xml:space="preserve">the </w:t>
      </w:r>
      <w:r w:rsidRPr="00E26F7F">
        <w:t xml:space="preserve">effect of using </w:t>
      </w:r>
      <w:commentRangeStart w:id="71"/>
      <w:r w:rsidRPr="00E26F7F">
        <w:t xml:space="preserve">different </w:t>
      </w:r>
      <w:commentRangeEnd w:id="71"/>
      <w:r w:rsidR="00350D69">
        <w:rPr>
          <w:rStyle w:val="CommentReference"/>
          <w:i w:val="0"/>
          <w:iCs w:val="0"/>
          <w:color w:val="auto"/>
        </w:rPr>
        <w:commentReference w:id="71"/>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72" w:author="Kiani, Ali (Energy, Newcastle)" w:date="2021-04-06T13:27:00Z">
        <w:r w:rsidR="00BD0840" w:rsidDel="00350D69">
          <w:delText xml:space="preserve">corroborates </w:delText>
        </w:r>
      </w:del>
      <w:ins w:id="73" w:author="Kiani, Ali (Energy, Newcastle)" w:date="2021-04-06T13:27:00Z">
        <w:r w:rsidR="00350D69">
          <w:t xml:space="preserve">explain </w:t>
        </w:r>
      </w:ins>
      <w:r w:rsidR="00BD0840">
        <w:t xml:space="preserve">why drift from the cooling tower was more. </w:t>
      </w:r>
    </w:p>
    <w:p w14:paraId="524AA0C2" w14:textId="2E9CB34E" w:rsidR="007013C5" w:rsidRDefault="00D162B0" w:rsidP="007013C5">
      <w:pPr>
        <w:keepNext/>
      </w:pPr>
      <w:r w:rsidRPr="00D162B0">
        <w:drawing>
          <wp:inline distT="0" distB="0" distL="0" distR="0" wp14:anchorId="3723E7E7" wp14:editId="0085F88C">
            <wp:extent cx="5731510" cy="4683760"/>
            <wp:effectExtent l="0" t="0" r="2540"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683760"/>
                    </a:xfrm>
                    <a:prstGeom prst="rect">
                      <a:avLst/>
                    </a:prstGeom>
                  </pic:spPr>
                </pic:pic>
              </a:graphicData>
            </a:graphic>
          </wp:inline>
        </w:drawing>
      </w:r>
    </w:p>
    <w:p w14:paraId="14061C6E" w14:textId="6F0C10AC" w:rsidR="007013C5" w:rsidRDefault="007013C5" w:rsidP="007013C5">
      <w:pPr>
        <w:pStyle w:val="Caption"/>
      </w:pPr>
      <w:r>
        <w:t xml:space="preserve">Figure </w:t>
      </w:r>
      <w:fldSimple w:instr=" SEQ Figure \* ARABIC ">
        <w:r w:rsidR="00533D4A">
          <w:rPr>
            <w:noProof/>
          </w:rPr>
          <w:t>15</w:t>
        </w:r>
      </w:fldSimple>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3855D137" w:rsidR="00BB422D" w:rsidRPr="003508DE" w:rsidRDefault="00D162B0" w:rsidP="00BB422D">
      <w:pPr>
        <w:pStyle w:val="Caption"/>
        <w:rPr>
          <w:noProof/>
          <w:lang w:bidi="fa-IR"/>
        </w:rPr>
      </w:pPr>
      <w:bookmarkStart w:id="74" w:name="_Ref76724154"/>
      <w:r w:rsidRPr="00D162B0">
        <w:lastRenderedPageBreak/>
        <w:drawing>
          <wp:inline distT="0" distB="0" distL="0" distR="0" wp14:anchorId="100D41A5" wp14:editId="3061A4DA">
            <wp:extent cx="5731510" cy="4683760"/>
            <wp:effectExtent l="0" t="0" r="254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683760"/>
                    </a:xfrm>
                    <a:prstGeom prst="rect">
                      <a:avLst/>
                    </a:prstGeom>
                  </pic:spPr>
                </pic:pic>
              </a:graphicData>
            </a:graphic>
          </wp:inline>
        </w:drawing>
      </w:r>
      <w:r w:rsidR="00BB422D" w:rsidRPr="00BB422D">
        <w:t xml:space="preserve"> </w:t>
      </w:r>
      <w:r w:rsidR="00BB422D">
        <w:t xml:space="preserve">Figure </w:t>
      </w:r>
      <w:fldSimple w:instr=" SEQ Figure \* ARABIC ">
        <w:r w:rsidR="00533D4A">
          <w:rPr>
            <w:noProof/>
          </w:rPr>
          <w:t>16</w:t>
        </w:r>
      </w:fldSimple>
      <w:bookmarkEnd w:id="74"/>
      <w:r w:rsidR="00BB422D">
        <w:t>, effect of intake air velocity on the drift for the three contactors</w:t>
      </w:r>
    </w:p>
    <w:p w14:paraId="05F5C99B" w14:textId="2811A928" w:rsidR="00BD0840" w:rsidRDefault="0070659A" w:rsidP="00D91394">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8742C8" w:rsidRPr="003508DE" w:rsidRDefault="008742C8"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8742C8" w:rsidRPr="003508DE" w:rsidRDefault="008742C8" w:rsidP="00C43E9B">
                      <w:pPr>
                        <w:pStyle w:val="Caption"/>
                        <w:rPr>
                          <w:noProof/>
                          <w:lang w:bidi="fa-IR"/>
                        </w:rPr>
                      </w:pPr>
                    </w:p>
                  </w:txbxContent>
                </v:textbox>
                <w10:wrap type="square" anchorx="margin"/>
              </v:shape>
            </w:pict>
          </mc:Fallback>
        </mc:AlternateContent>
      </w:r>
      <w:commentRangeStart w:id="75"/>
      <w:commentRangeEnd w:id="75"/>
      <w:r w:rsidR="004560A2">
        <w:rPr>
          <w:rStyle w:val="CommentReference"/>
        </w:rPr>
        <w:commentReference w:id="75"/>
      </w:r>
      <w:r w:rsidR="00D91394">
        <w:fldChar w:fldCharType="begin"/>
      </w:r>
      <w:r w:rsidR="00D91394">
        <w:instrText xml:space="preserve"> REF _Ref76724154 \h </w:instrText>
      </w:r>
      <w:r w:rsidR="00D91394">
        <w:fldChar w:fldCharType="separate"/>
      </w:r>
      <w:r w:rsidR="00D91394" w:rsidRPr="00BB422D">
        <w:t xml:space="preserve"> </w:t>
      </w:r>
      <w:r w:rsidR="00D91394">
        <w:t xml:space="preserve">Figure </w:t>
      </w:r>
      <w:r w:rsidR="00D91394">
        <w:rPr>
          <w:noProof/>
        </w:rPr>
        <w:t>16</w:t>
      </w:r>
      <w:r w:rsidR="00D91394">
        <w:fldChar w:fldCharType="end"/>
      </w:r>
      <w:r w:rsidR="00C43E9B">
        <w:t xml:space="preserve">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w:t>
      </w:r>
      <w:r w:rsidR="00D91394">
        <w:t xml:space="preserve"> The figure may be misleading as it shows that</w:t>
      </w:r>
      <w:r w:rsidR="00C43E9B">
        <w:t xml:space="preserve"> </w:t>
      </w:r>
      <w:r w:rsidR="00D91394">
        <w:t>t</w:t>
      </w:r>
      <w:r w:rsidR="00C43E9B">
        <w:t>he flow</w:t>
      </w:r>
      <w:r w:rsidR="00D22E86">
        <w:t xml:space="preserve"> </w:t>
      </w:r>
      <w:r w:rsidR="00C43E9B">
        <w:t xml:space="preserve">rate of the solvent did not </w:t>
      </w:r>
      <w:r>
        <w:t>show</w:t>
      </w:r>
      <w:r w:rsidR="00C43E9B">
        <w:t xml:space="preserve"> a statistically significant effect on the drift. </w:t>
      </w:r>
      <w:r w:rsidR="00D91394">
        <w:t xml:space="preserve">However, when the rate of solvent loss is calculated and solvent flowrate is considered in the amount of drift, in </w:t>
      </w:r>
      <w:r w:rsidR="00D91394">
        <w:fldChar w:fldCharType="begin"/>
      </w:r>
      <w:r w:rsidR="00D91394">
        <w:instrText xml:space="preserve"> REF _Ref76724415 \h </w:instrText>
      </w:r>
      <w:r w:rsidR="00D91394">
        <w:fldChar w:fldCharType="separate"/>
      </w:r>
      <w:r w:rsidR="00D91394">
        <w:t xml:space="preserve">Figure </w:t>
      </w:r>
      <w:r w:rsidR="00D91394">
        <w:rPr>
          <w:noProof/>
        </w:rPr>
        <w:t>17</w:t>
      </w:r>
      <w:r w:rsidR="00D91394">
        <w:fldChar w:fldCharType="end"/>
      </w:r>
      <w:r w:rsidR="00D91394">
        <w:t xml:space="preserve">, </w:t>
      </w:r>
      <w:r w:rsidR="00C43E9B">
        <w:t xml:space="preserve">it can be deduced that </w:t>
      </w:r>
      <w:r w:rsidR="00D22E86">
        <w:t xml:space="preserve">the </w:t>
      </w:r>
      <w:r w:rsidR="00C43E9B">
        <w:t xml:space="preserve">cooling tower </w:t>
      </w:r>
      <w:r w:rsidR="00D91394">
        <w:t xml:space="preserve">are potentially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6"/>
      <w:r w:rsidR="00C43E9B">
        <w:t>drift</w:t>
      </w:r>
      <w:commentRangeEnd w:id="76"/>
      <w:r w:rsidR="004560A2">
        <w:rPr>
          <w:rStyle w:val="CommentReference"/>
        </w:rPr>
        <w:commentReference w:id="76"/>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1E581156" w:rsidR="00BB422D" w:rsidRDefault="00D162B0" w:rsidP="00BB422D">
      <w:pPr>
        <w:keepNext/>
      </w:pPr>
      <w:r w:rsidRPr="00D162B0">
        <w:lastRenderedPageBreak/>
        <w:drawing>
          <wp:inline distT="0" distB="0" distL="0" distR="0" wp14:anchorId="78FFE767" wp14:editId="66B73ACF">
            <wp:extent cx="5731510" cy="468376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683760"/>
                    </a:xfrm>
                    <a:prstGeom prst="rect">
                      <a:avLst/>
                    </a:prstGeom>
                  </pic:spPr>
                </pic:pic>
              </a:graphicData>
            </a:graphic>
          </wp:inline>
        </w:drawing>
      </w:r>
    </w:p>
    <w:p w14:paraId="2B216BFC" w14:textId="1935F64E" w:rsidR="0070659A" w:rsidRDefault="00BB422D" w:rsidP="00BB422D">
      <w:pPr>
        <w:pStyle w:val="Caption"/>
        <w:rPr>
          <w:lang w:bidi="fa-IR"/>
        </w:rPr>
      </w:pPr>
      <w:bookmarkStart w:id="77" w:name="_Ref76724415"/>
      <w:r>
        <w:t xml:space="preserve">Figure </w:t>
      </w:r>
      <w:fldSimple w:instr=" SEQ Figure \* ARABIC ">
        <w:r w:rsidR="00533D4A">
          <w:rPr>
            <w:noProof/>
          </w:rPr>
          <w:t>17</w:t>
        </w:r>
      </w:fldSimple>
      <w:bookmarkEnd w:id="77"/>
      <w:r>
        <w:t xml:space="preserve"> Solvent loss rate VS airflow rate for </w:t>
      </w:r>
      <w:r w:rsidR="00D162B0">
        <w:t>different</w:t>
      </w:r>
      <w:r>
        <w:t xml:space="preserve"> contactors</w:t>
      </w:r>
    </w:p>
    <w:p w14:paraId="191DD57F" w14:textId="0AF27C6C" w:rsidR="002C3110" w:rsidRDefault="001E7622">
      <w:pPr>
        <w:rPr>
          <w:lang w:bidi="fa-IR"/>
        </w:rPr>
      </w:pPr>
      <w:r>
        <w:rPr>
          <w:lang w:bidi="fa-IR"/>
        </w:rPr>
        <w:fldChar w:fldCharType="begin"/>
      </w:r>
      <w:r>
        <w:rPr>
          <w:lang w:bidi="fa-IR"/>
        </w:rPr>
        <w:instrText xml:space="preserve"> REF _Ref76720521 \h </w:instrText>
      </w:r>
      <w:r>
        <w:rPr>
          <w:lang w:bidi="fa-IR"/>
        </w:rPr>
      </w:r>
      <w:r>
        <w:rPr>
          <w:lang w:bidi="fa-IR"/>
        </w:rPr>
        <w:fldChar w:fldCharType="separate"/>
      </w:r>
      <w:r>
        <w:t xml:space="preserve">Figure </w:t>
      </w:r>
      <w:r>
        <w:rPr>
          <w:noProof/>
        </w:rPr>
        <w:t>18</w:t>
      </w:r>
      <w:r>
        <w:rPr>
          <w:lang w:bidi="fa-IR"/>
        </w:rPr>
        <w:fldChar w:fldCharType="end"/>
      </w:r>
      <w:r>
        <w:rPr>
          <w:lang w:bidi="fa-IR"/>
        </w:rPr>
        <w:t xml:space="preserve"> shows the mass of solvent lost in kg per ton of carbon dioxide absorbed. The graph is color-coded by different devices</w:t>
      </w:r>
      <w:r w:rsidR="00FA42FB">
        <w:rPr>
          <w:lang w:bidi="fa-IR"/>
        </w:rPr>
        <w:t xml:space="preserve">; blue, green, red representing RLS, packed column and cooling tower respectively. </w:t>
      </w:r>
      <w:r w:rsidR="00A25BD5">
        <w:rPr>
          <w:lang w:bidi="fa-IR"/>
        </w:rPr>
        <w:t xml:space="preserve">The graph clearly shows three colonies of data-points corresponding to the contactors. It can be seen from the graph that cooling tower caused the least amount of solvent loss per unit of carbon dioxide captured. The RLS caused the most loss of solvent with the loss being almost ten times of that of the cooling tower.  </w:t>
      </w:r>
    </w:p>
    <w:p w14:paraId="4406CD4E" w14:textId="77777777" w:rsidR="002C3110" w:rsidRDefault="002C3110" w:rsidP="002C3110">
      <w:pPr>
        <w:keepNext/>
      </w:pPr>
      <w:r w:rsidRPr="002C3110">
        <w:lastRenderedPageBreak/>
        <w:drawing>
          <wp:inline distT="0" distB="0" distL="0" distR="0" wp14:anchorId="3F90A61A" wp14:editId="5EBE1649">
            <wp:extent cx="5731510" cy="4683760"/>
            <wp:effectExtent l="0" t="0" r="254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683760"/>
                    </a:xfrm>
                    <a:prstGeom prst="rect">
                      <a:avLst/>
                    </a:prstGeom>
                  </pic:spPr>
                </pic:pic>
              </a:graphicData>
            </a:graphic>
          </wp:inline>
        </w:drawing>
      </w:r>
    </w:p>
    <w:p w14:paraId="53FEFBD5" w14:textId="1EC0BEFD" w:rsidR="002C3110" w:rsidRDefault="002C3110" w:rsidP="002C3110">
      <w:pPr>
        <w:pStyle w:val="Caption"/>
      </w:pPr>
      <w:bookmarkStart w:id="78" w:name="_Ref76720521"/>
      <w:r>
        <w:t xml:space="preserve">Figure </w:t>
      </w:r>
      <w:fldSimple w:instr=" SEQ Figure \* ARABIC ">
        <w:r w:rsidR="00533D4A">
          <w:rPr>
            <w:noProof/>
          </w:rPr>
          <w:t>18</w:t>
        </w:r>
      </w:fldSimple>
      <w:bookmarkEnd w:id="78"/>
    </w:p>
    <w:p w14:paraId="2935EE64" w14:textId="02FF8D5E" w:rsidR="001E7622" w:rsidRDefault="001A7611">
      <w:pPr>
        <w:rPr>
          <w:lang w:bidi="fa-IR"/>
        </w:rPr>
      </w:pPr>
      <w:r>
        <w:rPr>
          <w:lang w:bidi="fa-IR"/>
        </w:rPr>
        <w:t xml:space="preserve">It is important to consider both air velocity and liquid flowrate when comparing different contactors. </w:t>
      </w:r>
      <w:r w:rsidR="001E7622">
        <w:rPr>
          <w:lang w:bidi="fa-IR"/>
        </w:rPr>
        <w:t xml:space="preserve">Neither </w:t>
      </w:r>
      <w:r>
        <w:rPr>
          <w:lang w:bidi="fa-IR"/>
        </w:rPr>
        <w:t>PM10</w:t>
      </w:r>
      <w:r w:rsidR="001E7622">
        <w:rPr>
          <w:lang w:bidi="fa-IR"/>
        </w:rPr>
        <w:t xml:space="preserve"> nor drift percentage</w:t>
      </w:r>
      <w:r>
        <w:rPr>
          <w:lang w:bidi="fa-IR"/>
        </w:rPr>
        <w:t xml:space="preserve"> </w:t>
      </w:r>
      <w:r w:rsidR="001E7622">
        <w:rPr>
          <w:lang w:bidi="fa-IR"/>
        </w:rPr>
        <w:t>are</w:t>
      </w:r>
      <w:r>
        <w:rPr>
          <w:lang w:bidi="fa-IR"/>
        </w:rPr>
        <w:t xml:space="preserve"> not</w:t>
      </w:r>
      <w:r w:rsidR="001E7622">
        <w:rPr>
          <w:lang w:bidi="fa-IR"/>
        </w:rPr>
        <w:t xml:space="preserve"> appropriate</w:t>
      </w:r>
      <w:r>
        <w:rPr>
          <w:lang w:bidi="fa-IR"/>
        </w:rPr>
        <w:t xml:space="preserve"> indicative</w:t>
      </w:r>
      <w:r w:rsidR="001E7622">
        <w:rPr>
          <w:lang w:bidi="fa-IR"/>
        </w:rPr>
        <w:t xml:space="preserve"> measures </w:t>
      </w:r>
      <w:r>
        <w:rPr>
          <w:lang w:bidi="fa-IR"/>
        </w:rPr>
        <w:t xml:space="preserve">of the actual amount of the particulate matter emitted. </w:t>
      </w:r>
      <w:r w:rsidR="001E7622">
        <w:rPr>
          <w:lang w:bidi="fa-IR"/>
        </w:rPr>
        <w:t xml:space="preserve">PM10 is merely a concentration and does not include air flow rate and solvent flow rate. And Drift percentage only shows the amount of solvent lost per amount of solvent present in the contactor. It does not take into account the solvent flow rate. If gas-liquid contactors are to be compared, in terms of carbon dioxide absorption efficiency, the last quantity used in the manuscript would be the most appropriate method of making comparisons. </w:t>
      </w:r>
    </w:p>
    <w:p w14:paraId="583171D8" w14:textId="59158255" w:rsidR="00BB422D" w:rsidRDefault="001A7611">
      <w:pPr>
        <w:rPr>
          <w:lang w:bidi="fa-IR"/>
        </w:rPr>
      </w:pPr>
      <w:r>
        <w:rPr>
          <w:lang w:bidi="fa-IR"/>
        </w:rPr>
        <w:t>Drift percentage is not an appropriate measure  Both intake air flowrate and solvent flow rate</w:t>
      </w:r>
      <w:r w:rsidR="00BB422D">
        <w:rPr>
          <w:lang w:bidi="fa-IR"/>
        </w:rPr>
        <w:br w:type="page"/>
      </w:r>
    </w:p>
    <w:p w14:paraId="3E8DC9F9" w14:textId="77777777" w:rsidR="009D4F2F" w:rsidRDefault="008A079B">
      <w:pPr>
        <w:rPr>
          <w:lang w:bidi="fa-IR"/>
        </w:rPr>
      </w:pPr>
      <w:r>
        <w:rPr>
          <w:lang w:bidi="fa-IR"/>
        </w:rPr>
        <w:lastRenderedPageBreak/>
        <w:t xml:space="preserve">Table  one shows averaged values for solvent loss, solvent drift and CO2 abrorbtion percentage for all tested cases. Rows are sorted iin descending order by the </w:t>
      </w:r>
      <w:r w:rsidR="009D4F2F">
        <w:rPr>
          <w:lang w:bidi="fa-IR"/>
        </w:rPr>
        <w:t>drift per ton of CO2 absorbed</w:t>
      </w:r>
      <w:r>
        <w:rPr>
          <w:lang w:bidi="fa-IR"/>
        </w:rPr>
        <w:t>.</w:t>
      </w:r>
    </w:p>
    <w:p w14:paraId="3F43FE1F" w14:textId="4104DBB2" w:rsidR="008A079B" w:rsidRDefault="009D4F2F">
      <w:pPr>
        <w:rPr>
          <w:lang w:bidi="fa-IR"/>
        </w:rPr>
      </w:pPr>
      <w:r>
        <w:rPr>
          <w:lang w:bidi="fa-IR"/>
        </w:rPr>
        <w:t xml:space="preserve">ct: cooling tower, pc: packed column, rls: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hc: hollow cone, distbtr: the in-house design distributor used on packed column, </w:t>
      </w:r>
    </w:p>
    <w:p w14:paraId="74AF8100" w14:textId="5FB787D3" w:rsidR="00496C3E" w:rsidRDefault="00496C3E">
      <w:pPr>
        <w:rPr>
          <w:lang w:bidi="fa-IR"/>
        </w:rPr>
      </w:pPr>
      <w:r>
        <w:rPr>
          <w:lang w:bidi="fa-IR"/>
        </w:rPr>
        <w:t xml:space="preserve">fill_block_o: cooling tower original fill block </w:t>
      </w:r>
    </w:p>
    <w:p w14:paraId="1EE28F55" w14:textId="39C719D8" w:rsidR="00496C3E" w:rsidRDefault="00496C3E">
      <w:pPr>
        <w:rPr>
          <w:lang w:bidi="fa-IR"/>
        </w:rPr>
      </w:pPr>
      <w:r>
        <w:rPr>
          <w:lang w:bidi="fa-IR"/>
        </w:rPr>
        <w:t>fill_block_n: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ss304: packed comumn stainless still 304 random packing</w:t>
      </w:r>
    </w:p>
    <w:p w14:paraId="66AC36A4" w14:textId="14807744" w:rsidR="00496C3E" w:rsidRDefault="00496C3E">
      <w:pPr>
        <w:rPr>
          <w:lang w:bidi="fa-IR"/>
        </w:rPr>
      </w:pPr>
      <w:r>
        <w:rPr>
          <w:lang w:bidi="fa-IR"/>
        </w:rPr>
        <w:t>curtin_uni: packed column structured packing</w:t>
      </w:r>
    </w:p>
    <w:p w14:paraId="1F6C337D" w14:textId="77777777" w:rsidR="002C3110" w:rsidRDefault="002C3110">
      <w:pPr>
        <w:rPr>
          <w:lang w:bidi="fa-IR"/>
        </w:rPr>
      </w:pPr>
    </w:p>
    <w:p w14:paraId="042811D3" w14:textId="77777777" w:rsidR="00496C3E" w:rsidRDefault="00496C3E">
      <w:pPr>
        <w:rPr>
          <w:lang w:bidi="fa-IR"/>
        </w:rPr>
      </w:pPr>
    </w:p>
    <w:p w14:paraId="406DD001" w14:textId="048659A0" w:rsidR="00323D9F" w:rsidRDefault="00323D9F" w:rsidP="00323D9F">
      <w:pPr>
        <w:pStyle w:val="Caption"/>
        <w:keepNext/>
      </w:pPr>
      <w:r>
        <w:t xml:space="preserve">Table </w:t>
      </w:r>
      <w:fldSimple w:instr=" SEQ Table \* ARABIC ">
        <w:r w:rsidR="00533D4A">
          <w:rPr>
            <w:noProof/>
          </w:rPr>
          <w:t>1</w:t>
        </w:r>
      </w:fldSimple>
      <w:r>
        <w:t xml:space="preserve"> parameters affecting CO2 absorbtion and solvent loss</w:t>
      </w:r>
    </w:p>
    <w:tbl>
      <w:tblPr>
        <w:tblStyle w:val="GridTable5Dark-Accent5"/>
        <w:tblW w:w="11260" w:type="dxa"/>
        <w:tblLook w:val="04A0" w:firstRow="1" w:lastRow="0" w:firstColumn="1" w:lastColumn="0" w:noHBand="0" w:noVBand="1"/>
      </w:tblPr>
      <w:tblGrid>
        <w:gridCol w:w="960"/>
        <w:gridCol w:w="1273"/>
        <w:gridCol w:w="1214"/>
        <w:gridCol w:w="960"/>
        <w:gridCol w:w="1028"/>
        <w:gridCol w:w="960"/>
        <w:gridCol w:w="1171"/>
        <w:gridCol w:w="1153"/>
        <w:gridCol w:w="1237"/>
        <w:gridCol w:w="1074"/>
        <w:gridCol w:w="930"/>
      </w:tblGrid>
      <w:tr w:rsidR="002C3110" w:rsidRPr="002C3110" w14:paraId="76148FF8" w14:textId="77777777" w:rsidTr="00C96E54">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5F2DA8F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Device Type</w:t>
            </w:r>
          </w:p>
        </w:tc>
        <w:tc>
          <w:tcPr>
            <w:tcW w:w="1087" w:type="dxa"/>
            <w:noWrap/>
            <w:hideMark/>
          </w:tcPr>
          <w:p w14:paraId="75B731E3"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Packing</w:t>
            </w:r>
          </w:p>
        </w:tc>
        <w:tc>
          <w:tcPr>
            <w:tcW w:w="1028" w:type="dxa"/>
            <w:noWrap/>
            <w:hideMark/>
          </w:tcPr>
          <w:p w14:paraId="1001D9D6"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Distributor</w:t>
            </w:r>
          </w:p>
        </w:tc>
        <w:tc>
          <w:tcPr>
            <w:tcW w:w="960" w:type="dxa"/>
            <w:noWrap/>
            <w:hideMark/>
          </w:tcPr>
          <w:p w14:paraId="320EB0B3"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w:t>
            </w:r>
          </w:p>
        </w:tc>
        <w:tc>
          <w:tcPr>
            <w:tcW w:w="960" w:type="dxa"/>
            <w:noWrap/>
            <w:hideMark/>
          </w:tcPr>
          <w:p w14:paraId="789D8137"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Solvent Flowrate</w:t>
            </w:r>
          </w:p>
        </w:tc>
        <w:tc>
          <w:tcPr>
            <w:tcW w:w="960" w:type="dxa"/>
            <w:noWrap/>
            <w:hideMark/>
          </w:tcPr>
          <w:p w14:paraId="4D73120B"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71" w:type="dxa"/>
            <w:noWrap/>
            <w:hideMark/>
          </w:tcPr>
          <w:p w14:paraId="5287FB99"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153" w:type="dxa"/>
            <w:noWrap/>
            <w:hideMark/>
          </w:tcPr>
          <w:p w14:paraId="45CC00FC"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vg</w:t>
            </w:r>
          </w:p>
        </w:tc>
        <w:tc>
          <w:tcPr>
            <w:tcW w:w="1051" w:type="dxa"/>
            <w:noWrap/>
            <w:hideMark/>
          </w:tcPr>
          <w:p w14:paraId="3E4EACAC"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 xml:space="preserve">Avg CO2 </w:t>
            </w:r>
          </w:p>
        </w:tc>
        <w:tc>
          <w:tcPr>
            <w:tcW w:w="1121" w:type="dxa"/>
            <w:hideMark/>
          </w:tcPr>
          <w:p w14:paraId="6B431640"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Kg drift per ton of CO2 absorbed</w:t>
            </w:r>
          </w:p>
        </w:tc>
        <w:tc>
          <w:tcPr>
            <w:tcW w:w="809" w:type="dxa"/>
            <w:hideMark/>
          </w:tcPr>
          <w:p w14:paraId="07B9984E" w14:textId="77777777" w:rsidR="002C3110" w:rsidRPr="002C3110" w:rsidRDefault="002C3110" w:rsidP="00C96E54">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2C3110">
              <w:rPr>
                <w:rFonts w:ascii="Calibri" w:eastAsia="Times New Roman" w:hAnsi="Calibri" w:cs="Calibri"/>
                <w:color w:val="auto"/>
                <w:lang w:eastAsia="en-AU"/>
              </w:rPr>
              <w:t>Air</w:t>
            </w:r>
            <w:r w:rsidRPr="002C3110">
              <w:rPr>
                <w:rFonts w:ascii="Calibri" w:eastAsia="Times New Roman" w:hAnsi="Calibri" w:cs="Calibri"/>
                <w:color w:val="auto"/>
                <w:lang w:eastAsia="en-AU"/>
              </w:rPr>
              <w:br/>
              <w:t xml:space="preserve"> velocity</w:t>
            </w:r>
          </w:p>
        </w:tc>
      </w:tr>
      <w:tr w:rsidR="002C3110" w:rsidRPr="002C3110" w14:paraId="27957E9D" w14:textId="77777777" w:rsidTr="00C96E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vMerge/>
            <w:hideMark/>
          </w:tcPr>
          <w:p w14:paraId="0DE420AC" w14:textId="77777777" w:rsidR="002C3110" w:rsidRPr="002C3110" w:rsidRDefault="002C3110" w:rsidP="00C96E54">
            <w:pPr>
              <w:rPr>
                <w:rFonts w:ascii="Calibri" w:eastAsia="Times New Roman" w:hAnsi="Calibri" w:cs="Calibri"/>
                <w:color w:val="auto"/>
                <w:lang w:eastAsia="en-AU"/>
              </w:rPr>
            </w:pPr>
          </w:p>
        </w:tc>
        <w:tc>
          <w:tcPr>
            <w:tcW w:w="1087" w:type="dxa"/>
            <w:noWrap/>
            <w:hideMark/>
          </w:tcPr>
          <w:p w14:paraId="03C6187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1028" w:type="dxa"/>
            <w:noWrap/>
            <w:hideMark/>
          </w:tcPr>
          <w:p w14:paraId="61A546A0"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1C93473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ype</w:t>
            </w:r>
          </w:p>
        </w:tc>
        <w:tc>
          <w:tcPr>
            <w:tcW w:w="960" w:type="dxa"/>
            <w:noWrap/>
            <w:hideMark/>
          </w:tcPr>
          <w:p w14:paraId="591FA95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lit/min)</w:t>
            </w:r>
          </w:p>
        </w:tc>
        <w:tc>
          <w:tcPr>
            <w:tcW w:w="960" w:type="dxa"/>
            <w:noWrap/>
            <w:hideMark/>
          </w:tcPr>
          <w:p w14:paraId="2EB0A72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Drift</w:t>
            </w:r>
          </w:p>
        </w:tc>
        <w:tc>
          <w:tcPr>
            <w:tcW w:w="1171" w:type="dxa"/>
            <w:noWrap/>
            <w:hideMark/>
          </w:tcPr>
          <w:p w14:paraId="4A096B9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irflow Rate</w:t>
            </w:r>
          </w:p>
        </w:tc>
        <w:tc>
          <w:tcPr>
            <w:tcW w:w="1153" w:type="dxa"/>
            <w:noWrap/>
            <w:hideMark/>
          </w:tcPr>
          <w:p w14:paraId="66726E2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Solvent Loss</w:t>
            </w:r>
          </w:p>
        </w:tc>
        <w:tc>
          <w:tcPr>
            <w:tcW w:w="1051" w:type="dxa"/>
            <w:noWrap/>
            <w:hideMark/>
          </w:tcPr>
          <w:p w14:paraId="4EF9B61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Absorption</w:t>
            </w:r>
          </w:p>
        </w:tc>
        <w:tc>
          <w:tcPr>
            <w:tcW w:w="1121" w:type="dxa"/>
            <w:hideMark/>
          </w:tcPr>
          <w:p w14:paraId="5CCCB42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c>
          <w:tcPr>
            <w:tcW w:w="809" w:type="dxa"/>
            <w:noWrap/>
            <w:hideMark/>
          </w:tcPr>
          <w:p w14:paraId="3429184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 </w:t>
            </w:r>
          </w:p>
        </w:tc>
      </w:tr>
      <w:tr w:rsidR="002C3110" w:rsidRPr="002C3110" w14:paraId="712B8911"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2D271B90" w14:textId="77777777" w:rsidR="002C3110" w:rsidRPr="002C3110" w:rsidRDefault="002C3110" w:rsidP="00C96E54">
            <w:pPr>
              <w:rPr>
                <w:rFonts w:ascii="Calibri" w:eastAsia="Times New Roman" w:hAnsi="Calibri" w:cs="Calibri"/>
                <w:color w:val="auto"/>
                <w:lang w:eastAsia="en-AU"/>
              </w:rPr>
            </w:pPr>
          </w:p>
        </w:tc>
        <w:tc>
          <w:tcPr>
            <w:tcW w:w="1087" w:type="dxa"/>
            <w:noWrap/>
            <w:hideMark/>
          </w:tcPr>
          <w:p w14:paraId="5059249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1028" w:type="dxa"/>
            <w:noWrap/>
            <w:hideMark/>
          </w:tcPr>
          <w:p w14:paraId="06DCFD4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66ECAF5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211022D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 </w:t>
            </w:r>
          </w:p>
        </w:tc>
        <w:tc>
          <w:tcPr>
            <w:tcW w:w="960" w:type="dxa"/>
            <w:noWrap/>
            <w:hideMark/>
          </w:tcPr>
          <w:p w14:paraId="0315FB8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kg)</w:t>
            </w:r>
          </w:p>
        </w:tc>
        <w:tc>
          <w:tcPr>
            <w:tcW w:w="1171" w:type="dxa"/>
            <w:noWrap/>
            <w:hideMark/>
          </w:tcPr>
          <w:p w14:paraId="7D5E7CC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3/s)</w:t>
            </w:r>
          </w:p>
        </w:tc>
        <w:tc>
          <w:tcPr>
            <w:tcW w:w="1153" w:type="dxa"/>
            <w:noWrap/>
            <w:hideMark/>
          </w:tcPr>
          <w:p w14:paraId="2CE67E6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g/hr)</w:t>
            </w:r>
          </w:p>
        </w:tc>
        <w:tc>
          <w:tcPr>
            <w:tcW w:w="1051" w:type="dxa"/>
            <w:noWrap/>
            <w:hideMark/>
          </w:tcPr>
          <w:p w14:paraId="218BC2D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w:t>
            </w:r>
          </w:p>
        </w:tc>
        <w:tc>
          <w:tcPr>
            <w:tcW w:w="1121" w:type="dxa"/>
            <w:hideMark/>
          </w:tcPr>
          <w:p w14:paraId="09BE2C9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kg/t)</w:t>
            </w:r>
          </w:p>
        </w:tc>
        <w:tc>
          <w:tcPr>
            <w:tcW w:w="809" w:type="dxa"/>
            <w:noWrap/>
            <w:hideMark/>
          </w:tcPr>
          <w:p w14:paraId="5FC0593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m/s)</w:t>
            </w:r>
          </w:p>
        </w:tc>
      </w:tr>
      <w:tr w:rsidR="002C3110" w:rsidRPr="002C3110" w14:paraId="46A0B196"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E36353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70A3F89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fill_block_n</w:t>
            </w:r>
          </w:p>
        </w:tc>
        <w:tc>
          <w:tcPr>
            <w:tcW w:w="1028" w:type="dxa"/>
            <w:noWrap/>
            <w:hideMark/>
          </w:tcPr>
          <w:p w14:paraId="5D85680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fc</w:t>
            </w:r>
          </w:p>
        </w:tc>
        <w:tc>
          <w:tcPr>
            <w:tcW w:w="960" w:type="dxa"/>
            <w:noWrap/>
            <w:hideMark/>
          </w:tcPr>
          <w:p w14:paraId="61F4384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taurate</w:t>
            </w:r>
          </w:p>
        </w:tc>
        <w:tc>
          <w:tcPr>
            <w:tcW w:w="960" w:type="dxa"/>
            <w:noWrap/>
            <w:hideMark/>
          </w:tcPr>
          <w:p w14:paraId="7120831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5</w:t>
            </w:r>
          </w:p>
        </w:tc>
        <w:tc>
          <w:tcPr>
            <w:tcW w:w="960" w:type="dxa"/>
            <w:noWrap/>
            <w:hideMark/>
          </w:tcPr>
          <w:p w14:paraId="0751EE2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0385</w:t>
            </w:r>
          </w:p>
        </w:tc>
        <w:tc>
          <w:tcPr>
            <w:tcW w:w="1171" w:type="dxa"/>
            <w:noWrap/>
            <w:hideMark/>
          </w:tcPr>
          <w:p w14:paraId="6D29740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33</w:t>
            </w:r>
          </w:p>
        </w:tc>
        <w:tc>
          <w:tcPr>
            <w:tcW w:w="1153" w:type="dxa"/>
            <w:noWrap/>
            <w:hideMark/>
          </w:tcPr>
          <w:p w14:paraId="6A551D0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4</w:t>
            </w:r>
          </w:p>
        </w:tc>
        <w:tc>
          <w:tcPr>
            <w:tcW w:w="1051" w:type="dxa"/>
            <w:noWrap/>
            <w:hideMark/>
          </w:tcPr>
          <w:p w14:paraId="5E47E31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15.1</w:t>
            </w:r>
          </w:p>
        </w:tc>
        <w:tc>
          <w:tcPr>
            <w:tcW w:w="1121" w:type="dxa"/>
            <w:hideMark/>
          </w:tcPr>
          <w:p w14:paraId="06DF0C9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lang w:eastAsia="en-AU"/>
              </w:rPr>
            </w:pPr>
            <w:r w:rsidRPr="002C3110">
              <w:rPr>
                <w:rFonts w:ascii="Calibri" w:eastAsia="Times New Roman" w:hAnsi="Calibri" w:cs="Calibri"/>
                <w:b/>
                <w:bCs/>
                <w:lang w:eastAsia="en-AU"/>
              </w:rPr>
              <w:t>0.1</w:t>
            </w:r>
          </w:p>
        </w:tc>
        <w:tc>
          <w:tcPr>
            <w:tcW w:w="809" w:type="dxa"/>
            <w:noWrap/>
            <w:hideMark/>
          </w:tcPr>
          <w:p w14:paraId="35F3020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589B9F23" w14:textId="77777777" w:rsidTr="00C96E54">
        <w:trPr>
          <w:trHeight w:val="31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C99D70"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5AA9924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365D774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3AB67FB8"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064E78E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0B81259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04</w:t>
            </w:r>
          </w:p>
        </w:tc>
        <w:tc>
          <w:tcPr>
            <w:tcW w:w="1171" w:type="dxa"/>
            <w:noWrap/>
            <w:hideMark/>
          </w:tcPr>
          <w:p w14:paraId="748AD18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0C94846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w:t>
            </w:r>
          </w:p>
        </w:tc>
        <w:tc>
          <w:tcPr>
            <w:tcW w:w="1051" w:type="dxa"/>
            <w:noWrap/>
            <w:hideMark/>
          </w:tcPr>
          <w:p w14:paraId="38A7456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121" w:type="dxa"/>
            <w:hideMark/>
          </w:tcPr>
          <w:p w14:paraId="041E0A7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w:t>
            </w:r>
          </w:p>
        </w:tc>
        <w:tc>
          <w:tcPr>
            <w:tcW w:w="809" w:type="dxa"/>
            <w:noWrap/>
            <w:hideMark/>
          </w:tcPr>
          <w:p w14:paraId="0F84116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2</w:t>
            </w:r>
          </w:p>
        </w:tc>
      </w:tr>
      <w:tr w:rsidR="002C3110" w:rsidRPr="002C3110" w14:paraId="2FC806E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34E6F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98C949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612DA4B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161432"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D118FB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w:t>
            </w:r>
          </w:p>
        </w:tc>
        <w:tc>
          <w:tcPr>
            <w:tcW w:w="960" w:type="dxa"/>
            <w:noWrap/>
            <w:hideMark/>
          </w:tcPr>
          <w:p w14:paraId="25C3393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4D77F0B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0D5B6E1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w:t>
            </w:r>
          </w:p>
        </w:tc>
        <w:tc>
          <w:tcPr>
            <w:tcW w:w="1051" w:type="dxa"/>
            <w:noWrap/>
            <w:hideMark/>
          </w:tcPr>
          <w:p w14:paraId="079BEDC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1</w:t>
            </w:r>
          </w:p>
        </w:tc>
        <w:tc>
          <w:tcPr>
            <w:tcW w:w="1121" w:type="dxa"/>
            <w:hideMark/>
          </w:tcPr>
          <w:p w14:paraId="03FDE1A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2</w:t>
            </w:r>
          </w:p>
        </w:tc>
        <w:tc>
          <w:tcPr>
            <w:tcW w:w="809" w:type="dxa"/>
            <w:noWrap/>
            <w:hideMark/>
          </w:tcPr>
          <w:p w14:paraId="3DC7A9C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6</w:t>
            </w:r>
          </w:p>
        </w:tc>
      </w:tr>
      <w:tr w:rsidR="002C3110" w:rsidRPr="002C3110" w14:paraId="19BD059F"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7BE028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F73750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4B5E00D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52E36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6EB32E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w:t>
            </w:r>
          </w:p>
        </w:tc>
        <w:tc>
          <w:tcPr>
            <w:tcW w:w="960" w:type="dxa"/>
            <w:noWrap/>
            <w:hideMark/>
          </w:tcPr>
          <w:p w14:paraId="780C6FD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5</w:t>
            </w:r>
          </w:p>
        </w:tc>
        <w:tc>
          <w:tcPr>
            <w:tcW w:w="1171" w:type="dxa"/>
            <w:noWrap/>
            <w:hideMark/>
          </w:tcPr>
          <w:p w14:paraId="102BF74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1BA4D0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1051" w:type="dxa"/>
            <w:noWrap/>
            <w:hideMark/>
          </w:tcPr>
          <w:p w14:paraId="63294D5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9</w:t>
            </w:r>
          </w:p>
        </w:tc>
        <w:tc>
          <w:tcPr>
            <w:tcW w:w="1121" w:type="dxa"/>
            <w:hideMark/>
          </w:tcPr>
          <w:p w14:paraId="4289205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6</w:t>
            </w:r>
          </w:p>
        </w:tc>
        <w:tc>
          <w:tcPr>
            <w:tcW w:w="809" w:type="dxa"/>
            <w:noWrap/>
            <w:hideMark/>
          </w:tcPr>
          <w:p w14:paraId="21AA34E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31A1A65"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8D6DF8"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63C0885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6C3AD20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799779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458DDCA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E56FC1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15</w:t>
            </w:r>
          </w:p>
        </w:tc>
        <w:tc>
          <w:tcPr>
            <w:tcW w:w="1171" w:type="dxa"/>
            <w:noWrap/>
            <w:hideMark/>
          </w:tcPr>
          <w:p w14:paraId="1A11B6C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6</w:t>
            </w:r>
          </w:p>
        </w:tc>
        <w:tc>
          <w:tcPr>
            <w:tcW w:w="1153" w:type="dxa"/>
            <w:noWrap/>
            <w:hideMark/>
          </w:tcPr>
          <w:p w14:paraId="349DC19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051" w:type="dxa"/>
            <w:noWrap/>
            <w:hideMark/>
          </w:tcPr>
          <w:p w14:paraId="23189AC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3</w:t>
            </w:r>
          </w:p>
        </w:tc>
        <w:tc>
          <w:tcPr>
            <w:tcW w:w="1121" w:type="dxa"/>
            <w:hideMark/>
          </w:tcPr>
          <w:p w14:paraId="01F6340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809" w:type="dxa"/>
            <w:noWrap/>
            <w:hideMark/>
          </w:tcPr>
          <w:p w14:paraId="5D37072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2</w:t>
            </w:r>
          </w:p>
        </w:tc>
      </w:tr>
      <w:tr w:rsidR="002C3110" w:rsidRPr="002C3110" w14:paraId="509AFEB6"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B735A27"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53564C41"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30B83B6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26CB6D1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5256F5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682E125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A83298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24DC7B7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w:t>
            </w:r>
          </w:p>
        </w:tc>
        <w:tc>
          <w:tcPr>
            <w:tcW w:w="1051" w:type="dxa"/>
            <w:noWrap/>
            <w:hideMark/>
          </w:tcPr>
          <w:p w14:paraId="3979DEF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5</w:t>
            </w:r>
          </w:p>
        </w:tc>
        <w:tc>
          <w:tcPr>
            <w:tcW w:w="1121" w:type="dxa"/>
            <w:hideMark/>
          </w:tcPr>
          <w:p w14:paraId="136ACBC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809" w:type="dxa"/>
            <w:noWrap/>
            <w:hideMark/>
          </w:tcPr>
          <w:p w14:paraId="031826F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298DC41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52A5C1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251AE1C0"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135359F8"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FAF430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01AC404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w:t>
            </w:r>
          </w:p>
        </w:tc>
        <w:tc>
          <w:tcPr>
            <w:tcW w:w="960" w:type="dxa"/>
            <w:noWrap/>
            <w:hideMark/>
          </w:tcPr>
          <w:p w14:paraId="482A0B9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65</w:t>
            </w:r>
          </w:p>
        </w:tc>
        <w:tc>
          <w:tcPr>
            <w:tcW w:w="1171" w:type="dxa"/>
            <w:noWrap/>
            <w:hideMark/>
          </w:tcPr>
          <w:p w14:paraId="100BF4CF"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35BB55D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9</w:t>
            </w:r>
          </w:p>
        </w:tc>
        <w:tc>
          <w:tcPr>
            <w:tcW w:w="1051" w:type="dxa"/>
            <w:noWrap/>
            <w:hideMark/>
          </w:tcPr>
          <w:p w14:paraId="6ED9964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2</w:t>
            </w:r>
          </w:p>
        </w:tc>
        <w:tc>
          <w:tcPr>
            <w:tcW w:w="1121" w:type="dxa"/>
            <w:hideMark/>
          </w:tcPr>
          <w:p w14:paraId="2C6765A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7</w:t>
            </w:r>
          </w:p>
        </w:tc>
        <w:tc>
          <w:tcPr>
            <w:tcW w:w="809" w:type="dxa"/>
            <w:noWrap/>
            <w:hideMark/>
          </w:tcPr>
          <w:p w14:paraId="15B3B0A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4D15330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A8D87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6E84F77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7E176154"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61FDDB8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2DAFE2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65484D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31</w:t>
            </w:r>
          </w:p>
        </w:tc>
        <w:tc>
          <w:tcPr>
            <w:tcW w:w="1171" w:type="dxa"/>
            <w:noWrap/>
            <w:hideMark/>
          </w:tcPr>
          <w:p w14:paraId="73791D2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5</w:t>
            </w:r>
          </w:p>
        </w:tc>
        <w:tc>
          <w:tcPr>
            <w:tcW w:w="1153" w:type="dxa"/>
            <w:noWrap/>
            <w:hideMark/>
          </w:tcPr>
          <w:p w14:paraId="0860FE8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5</w:t>
            </w:r>
          </w:p>
        </w:tc>
        <w:tc>
          <w:tcPr>
            <w:tcW w:w="1051" w:type="dxa"/>
            <w:noWrap/>
            <w:hideMark/>
          </w:tcPr>
          <w:p w14:paraId="0C101BF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1121" w:type="dxa"/>
            <w:hideMark/>
          </w:tcPr>
          <w:p w14:paraId="610E882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9</w:t>
            </w:r>
          </w:p>
        </w:tc>
        <w:tc>
          <w:tcPr>
            <w:tcW w:w="809" w:type="dxa"/>
            <w:noWrap/>
            <w:hideMark/>
          </w:tcPr>
          <w:p w14:paraId="058B53A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7</w:t>
            </w:r>
          </w:p>
        </w:tc>
      </w:tr>
      <w:tr w:rsidR="002C3110" w:rsidRPr="002C3110" w14:paraId="2F63880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53ECC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4BAEBE6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09CBF6F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CD873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7C9390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1D9C7DC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6</w:t>
            </w:r>
          </w:p>
        </w:tc>
        <w:tc>
          <w:tcPr>
            <w:tcW w:w="1171" w:type="dxa"/>
            <w:noWrap/>
            <w:hideMark/>
          </w:tcPr>
          <w:p w14:paraId="17913D4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9</w:t>
            </w:r>
          </w:p>
        </w:tc>
        <w:tc>
          <w:tcPr>
            <w:tcW w:w="1153" w:type="dxa"/>
            <w:noWrap/>
            <w:hideMark/>
          </w:tcPr>
          <w:p w14:paraId="39E81F9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2</w:t>
            </w:r>
          </w:p>
        </w:tc>
        <w:tc>
          <w:tcPr>
            <w:tcW w:w="1051" w:type="dxa"/>
            <w:noWrap/>
            <w:hideMark/>
          </w:tcPr>
          <w:p w14:paraId="19118F9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4</w:t>
            </w:r>
          </w:p>
        </w:tc>
        <w:tc>
          <w:tcPr>
            <w:tcW w:w="1121" w:type="dxa"/>
            <w:hideMark/>
          </w:tcPr>
          <w:p w14:paraId="51BD9D1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1</w:t>
            </w:r>
          </w:p>
        </w:tc>
        <w:tc>
          <w:tcPr>
            <w:tcW w:w="809" w:type="dxa"/>
            <w:noWrap/>
            <w:hideMark/>
          </w:tcPr>
          <w:p w14:paraId="72407F6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3</w:t>
            </w:r>
          </w:p>
        </w:tc>
      </w:tr>
      <w:tr w:rsidR="002C3110" w:rsidRPr="002C3110" w14:paraId="1868BC5E"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663BA7"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250B379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3A61092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37A900D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991687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w:t>
            </w:r>
          </w:p>
        </w:tc>
        <w:tc>
          <w:tcPr>
            <w:tcW w:w="960" w:type="dxa"/>
            <w:noWrap/>
            <w:hideMark/>
          </w:tcPr>
          <w:p w14:paraId="0A61272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4C26A93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0235FAA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4</w:t>
            </w:r>
          </w:p>
        </w:tc>
        <w:tc>
          <w:tcPr>
            <w:tcW w:w="1051" w:type="dxa"/>
            <w:noWrap/>
            <w:hideMark/>
          </w:tcPr>
          <w:p w14:paraId="6BDE569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1</w:t>
            </w:r>
          </w:p>
        </w:tc>
        <w:tc>
          <w:tcPr>
            <w:tcW w:w="1121" w:type="dxa"/>
            <w:hideMark/>
          </w:tcPr>
          <w:p w14:paraId="4BAD1BA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7</w:t>
            </w:r>
          </w:p>
        </w:tc>
        <w:tc>
          <w:tcPr>
            <w:tcW w:w="809" w:type="dxa"/>
            <w:noWrap/>
            <w:hideMark/>
          </w:tcPr>
          <w:p w14:paraId="4B0BA29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37014CC1"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50F294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31AE8AE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101406D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6B57BCD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FF4C10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0</w:t>
            </w:r>
          </w:p>
        </w:tc>
        <w:tc>
          <w:tcPr>
            <w:tcW w:w="960" w:type="dxa"/>
            <w:noWrap/>
            <w:hideMark/>
          </w:tcPr>
          <w:p w14:paraId="0B9CF3B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w:t>
            </w:r>
          </w:p>
        </w:tc>
        <w:tc>
          <w:tcPr>
            <w:tcW w:w="1171" w:type="dxa"/>
            <w:noWrap/>
            <w:hideMark/>
          </w:tcPr>
          <w:p w14:paraId="1F3DAD3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1C2AB74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8</w:t>
            </w:r>
          </w:p>
        </w:tc>
        <w:tc>
          <w:tcPr>
            <w:tcW w:w="1051" w:type="dxa"/>
            <w:noWrap/>
            <w:hideMark/>
          </w:tcPr>
          <w:p w14:paraId="2DC5DD4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1</w:t>
            </w:r>
          </w:p>
        </w:tc>
        <w:tc>
          <w:tcPr>
            <w:tcW w:w="1121" w:type="dxa"/>
            <w:hideMark/>
          </w:tcPr>
          <w:p w14:paraId="1AC6FFB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c>
          <w:tcPr>
            <w:tcW w:w="809" w:type="dxa"/>
            <w:noWrap/>
            <w:hideMark/>
          </w:tcPr>
          <w:p w14:paraId="5F4D63F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2EC5A59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7EA674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0688B62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45BFF7B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08E03C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3332E1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2D7C626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93</w:t>
            </w:r>
          </w:p>
        </w:tc>
        <w:tc>
          <w:tcPr>
            <w:tcW w:w="1171" w:type="dxa"/>
            <w:noWrap/>
            <w:hideMark/>
          </w:tcPr>
          <w:p w14:paraId="17D7E3C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1153" w:type="dxa"/>
            <w:noWrap/>
            <w:hideMark/>
          </w:tcPr>
          <w:p w14:paraId="504A4B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6</w:t>
            </w:r>
          </w:p>
        </w:tc>
        <w:tc>
          <w:tcPr>
            <w:tcW w:w="1051" w:type="dxa"/>
            <w:noWrap/>
            <w:hideMark/>
          </w:tcPr>
          <w:p w14:paraId="4D489AE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4</w:t>
            </w:r>
          </w:p>
        </w:tc>
        <w:tc>
          <w:tcPr>
            <w:tcW w:w="1121" w:type="dxa"/>
            <w:hideMark/>
          </w:tcPr>
          <w:p w14:paraId="756C6D4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4</w:t>
            </w:r>
          </w:p>
        </w:tc>
        <w:tc>
          <w:tcPr>
            <w:tcW w:w="809" w:type="dxa"/>
            <w:noWrap/>
            <w:hideMark/>
          </w:tcPr>
          <w:p w14:paraId="5BAA492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5</w:t>
            </w:r>
          </w:p>
        </w:tc>
      </w:tr>
      <w:tr w:rsidR="002C3110" w:rsidRPr="002C3110" w14:paraId="567D72D1"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F6EDA8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0AC1BE11"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o</w:t>
            </w:r>
          </w:p>
        </w:tc>
        <w:tc>
          <w:tcPr>
            <w:tcW w:w="1028" w:type="dxa"/>
            <w:noWrap/>
            <w:hideMark/>
          </w:tcPr>
          <w:p w14:paraId="45A549F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hc</w:t>
            </w:r>
          </w:p>
        </w:tc>
        <w:tc>
          <w:tcPr>
            <w:tcW w:w="960" w:type="dxa"/>
            <w:noWrap/>
            <w:hideMark/>
          </w:tcPr>
          <w:p w14:paraId="7114A1D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F9185A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4CC13BB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C1C08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w:t>
            </w:r>
          </w:p>
        </w:tc>
        <w:tc>
          <w:tcPr>
            <w:tcW w:w="1153" w:type="dxa"/>
            <w:noWrap/>
            <w:hideMark/>
          </w:tcPr>
          <w:p w14:paraId="4A77A71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6B515EB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2BAB720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8</w:t>
            </w:r>
          </w:p>
        </w:tc>
        <w:tc>
          <w:tcPr>
            <w:tcW w:w="809" w:type="dxa"/>
            <w:noWrap/>
            <w:hideMark/>
          </w:tcPr>
          <w:p w14:paraId="6B41CDB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3</w:t>
            </w:r>
          </w:p>
        </w:tc>
      </w:tr>
      <w:tr w:rsidR="002C3110" w:rsidRPr="002C3110" w14:paraId="72521992"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AAA2A8"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ct</w:t>
            </w:r>
          </w:p>
        </w:tc>
        <w:tc>
          <w:tcPr>
            <w:tcW w:w="1087" w:type="dxa"/>
            <w:noWrap/>
            <w:hideMark/>
          </w:tcPr>
          <w:p w14:paraId="1E2EBBA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fill_block_n</w:t>
            </w:r>
          </w:p>
        </w:tc>
        <w:tc>
          <w:tcPr>
            <w:tcW w:w="1028" w:type="dxa"/>
            <w:noWrap/>
            <w:hideMark/>
          </w:tcPr>
          <w:p w14:paraId="01E0FCF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_3arm</w:t>
            </w:r>
          </w:p>
        </w:tc>
        <w:tc>
          <w:tcPr>
            <w:tcW w:w="960" w:type="dxa"/>
            <w:noWrap/>
            <w:hideMark/>
          </w:tcPr>
          <w:p w14:paraId="2F552B4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16B23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5</w:t>
            </w:r>
          </w:p>
        </w:tc>
        <w:tc>
          <w:tcPr>
            <w:tcW w:w="960" w:type="dxa"/>
            <w:noWrap/>
            <w:hideMark/>
          </w:tcPr>
          <w:p w14:paraId="3631965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8</w:t>
            </w:r>
          </w:p>
        </w:tc>
        <w:tc>
          <w:tcPr>
            <w:tcW w:w="1171" w:type="dxa"/>
            <w:noWrap/>
            <w:hideMark/>
          </w:tcPr>
          <w:p w14:paraId="27627B5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6</w:t>
            </w:r>
          </w:p>
        </w:tc>
        <w:tc>
          <w:tcPr>
            <w:tcW w:w="1153" w:type="dxa"/>
            <w:noWrap/>
            <w:hideMark/>
          </w:tcPr>
          <w:p w14:paraId="0821FD9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0</w:t>
            </w:r>
          </w:p>
        </w:tc>
        <w:tc>
          <w:tcPr>
            <w:tcW w:w="1051" w:type="dxa"/>
            <w:noWrap/>
            <w:hideMark/>
          </w:tcPr>
          <w:p w14:paraId="1B09520F"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9.8</w:t>
            </w:r>
          </w:p>
        </w:tc>
        <w:tc>
          <w:tcPr>
            <w:tcW w:w="1121" w:type="dxa"/>
            <w:hideMark/>
          </w:tcPr>
          <w:p w14:paraId="4F9DCDA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5</w:t>
            </w:r>
          </w:p>
        </w:tc>
        <w:tc>
          <w:tcPr>
            <w:tcW w:w="809" w:type="dxa"/>
            <w:noWrap/>
            <w:hideMark/>
          </w:tcPr>
          <w:p w14:paraId="73E6A4E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w:t>
            </w:r>
          </w:p>
        </w:tc>
      </w:tr>
      <w:tr w:rsidR="002C3110" w:rsidRPr="002C3110" w14:paraId="5123290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ABF17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95A828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04F106D"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435D7B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0A1C1E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389891C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6</w:t>
            </w:r>
          </w:p>
        </w:tc>
        <w:tc>
          <w:tcPr>
            <w:tcW w:w="1171" w:type="dxa"/>
            <w:noWrap/>
            <w:hideMark/>
          </w:tcPr>
          <w:p w14:paraId="501CAD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7732079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w:t>
            </w:r>
          </w:p>
        </w:tc>
        <w:tc>
          <w:tcPr>
            <w:tcW w:w="1051" w:type="dxa"/>
            <w:noWrap/>
            <w:hideMark/>
          </w:tcPr>
          <w:p w14:paraId="55592B4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w:t>
            </w:r>
          </w:p>
        </w:tc>
        <w:tc>
          <w:tcPr>
            <w:tcW w:w="1121" w:type="dxa"/>
            <w:hideMark/>
          </w:tcPr>
          <w:p w14:paraId="58DE28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5</w:t>
            </w:r>
          </w:p>
        </w:tc>
        <w:tc>
          <w:tcPr>
            <w:tcW w:w="809" w:type="dxa"/>
            <w:noWrap/>
            <w:hideMark/>
          </w:tcPr>
          <w:p w14:paraId="5DBDB05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6B8EA2F4"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E93A65"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A721A8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7670346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9968C2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F8BE4C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w:t>
            </w:r>
          </w:p>
        </w:tc>
        <w:tc>
          <w:tcPr>
            <w:tcW w:w="960" w:type="dxa"/>
            <w:noWrap/>
            <w:hideMark/>
          </w:tcPr>
          <w:p w14:paraId="24D45EA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023F83D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w:t>
            </w:r>
          </w:p>
        </w:tc>
        <w:tc>
          <w:tcPr>
            <w:tcW w:w="1153" w:type="dxa"/>
            <w:noWrap/>
            <w:hideMark/>
          </w:tcPr>
          <w:p w14:paraId="59B15C7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w:t>
            </w:r>
          </w:p>
        </w:tc>
        <w:tc>
          <w:tcPr>
            <w:tcW w:w="1051" w:type="dxa"/>
            <w:noWrap/>
            <w:hideMark/>
          </w:tcPr>
          <w:p w14:paraId="043441A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7</w:t>
            </w:r>
          </w:p>
        </w:tc>
        <w:tc>
          <w:tcPr>
            <w:tcW w:w="1121" w:type="dxa"/>
            <w:hideMark/>
          </w:tcPr>
          <w:p w14:paraId="63C6A18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18</w:t>
            </w:r>
          </w:p>
        </w:tc>
        <w:tc>
          <w:tcPr>
            <w:tcW w:w="809" w:type="dxa"/>
            <w:noWrap/>
            <w:hideMark/>
          </w:tcPr>
          <w:p w14:paraId="562F319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6</w:t>
            </w:r>
          </w:p>
        </w:tc>
      </w:tr>
      <w:tr w:rsidR="002C3110" w:rsidRPr="002C3110" w14:paraId="70FAF949"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A0E6BD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64B107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8C3490C"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6D6249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5047209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53B9B88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15</w:t>
            </w:r>
          </w:p>
        </w:tc>
        <w:tc>
          <w:tcPr>
            <w:tcW w:w="1171" w:type="dxa"/>
            <w:noWrap/>
            <w:hideMark/>
          </w:tcPr>
          <w:p w14:paraId="16E959C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1250FD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8</w:t>
            </w:r>
          </w:p>
        </w:tc>
        <w:tc>
          <w:tcPr>
            <w:tcW w:w="1051" w:type="dxa"/>
            <w:noWrap/>
            <w:hideMark/>
          </w:tcPr>
          <w:p w14:paraId="55DE677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3</w:t>
            </w:r>
          </w:p>
        </w:tc>
        <w:tc>
          <w:tcPr>
            <w:tcW w:w="1121" w:type="dxa"/>
            <w:hideMark/>
          </w:tcPr>
          <w:p w14:paraId="5033A2A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8</w:t>
            </w:r>
          </w:p>
        </w:tc>
        <w:tc>
          <w:tcPr>
            <w:tcW w:w="809" w:type="dxa"/>
            <w:noWrap/>
            <w:hideMark/>
          </w:tcPr>
          <w:p w14:paraId="67F3045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0F0EEE1"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A6ABD"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471DD35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5E42768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6CA919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43FC7D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E32E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3</w:t>
            </w:r>
          </w:p>
        </w:tc>
        <w:tc>
          <w:tcPr>
            <w:tcW w:w="1171" w:type="dxa"/>
            <w:noWrap/>
            <w:hideMark/>
          </w:tcPr>
          <w:p w14:paraId="3F85177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6FE25EE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5</w:t>
            </w:r>
          </w:p>
        </w:tc>
        <w:tc>
          <w:tcPr>
            <w:tcW w:w="1051" w:type="dxa"/>
            <w:noWrap/>
            <w:hideMark/>
          </w:tcPr>
          <w:p w14:paraId="5A5F13D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8</w:t>
            </w:r>
          </w:p>
        </w:tc>
        <w:tc>
          <w:tcPr>
            <w:tcW w:w="1121" w:type="dxa"/>
            <w:hideMark/>
          </w:tcPr>
          <w:p w14:paraId="0C87FB6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2</w:t>
            </w:r>
          </w:p>
        </w:tc>
        <w:tc>
          <w:tcPr>
            <w:tcW w:w="809" w:type="dxa"/>
            <w:noWrap/>
            <w:hideMark/>
          </w:tcPr>
          <w:p w14:paraId="57C3E33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47DB0BF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608FA2B"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172019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DB3B9A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2E5ED32"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29C9737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05FE0C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92</w:t>
            </w:r>
          </w:p>
        </w:tc>
        <w:tc>
          <w:tcPr>
            <w:tcW w:w="1171" w:type="dxa"/>
            <w:noWrap/>
            <w:hideMark/>
          </w:tcPr>
          <w:p w14:paraId="693EAA0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240E8F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9</w:t>
            </w:r>
          </w:p>
        </w:tc>
        <w:tc>
          <w:tcPr>
            <w:tcW w:w="1051" w:type="dxa"/>
            <w:noWrap/>
            <w:hideMark/>
          </w:tcPr>
          <w:p w14:paraId="5D9CBAB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8</w:t>
            </w:r>
          </w:p>
        </w:tc>
        <w:tc>
          <w:tcPr>
            <w:tcW w:w="1121" w:type="dxa"/>
            <w:hideMark/>
          </w:tcPr>
          <w:p w14:paraId="60B2EED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48</w:t>
            </w:r>
          </w:p>
        </w:tc>
        <w:tc>
          <w:tcPr>
            <w:tcW w:w="809" w:type="dxa"/>
            <w:noWrap/>
            <w:hideMark/>
          </w:tcPr>
          <w:p w14:paraId="4B81A67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5651E47E"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664D6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4B375DB"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13BD1074"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572CE6F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0A56DB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156FEDF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2</w:t>
            </w:r>
          </w:p>
        </w:tc>
        <w:tc>
          <w:tcPr>
            <w:tcW w:w="1171" w:type="dxa"/>
            <w:noWrap/>
            <w:hideMark/>
          </w:tcPr>
          <w:p w14:paraId="0208CB6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6705B3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66</w:t>
            </w:r>
          </w:p>
        </w:tc>
        <w:tc>
          <w:tcPr>
            <w:tcW w:w="1051" w:type="dxa"/>
            <w:noWrap/>
            <w:hideMark/>
          </w:tcPr>
          <w:p w14:paraId="3F67AE7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1121" w:type="dxa"/>
            <w:hideMark/>
          </w:tcPr>
          <w:p w14:paraId="079DBEA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69</w:t>
            </w:r>
          </w:p>
        </w:tc>
        <w:tc>
          <w:tcPr>
            <w:tcW w:w="809" w:type="dxa"/>
            <w:noWrap/>
            <w:hideMark/>
          </w:tcPr>
          <w:p w14:paraId="49A83DA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76879C55"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EB791CA"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lastRenderedPageBreak/>
              <w:t>pc</w:t>
            </w:r>
          </w:p>
        </w:tc>
        <w:tc>
          <w:tcPr>
            <w:tcW w:w="1087" w:type="dxa"/>
            <w:noWrap/>
            <w:hideMark/>
          </w:tcPr>
          <w:p w14:paraId="0360A7F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E1836F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201C78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49511E9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480EC9A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A5A630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7896FF0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4</w:t>
            </w:r>
          </w:p>
        </w:tc>
        <w:tc>
          <w:tcPr>
            <w:tcW w:w="1051" w:type="dxa"/>
            <w:noWrap/>
            <w:hideMark/>
          </w:tcPr>
          <w:p w14:paraId="53C3966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6CB61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75</w:t>
            </w:r>
          </w:p>
        </w:tc>
        <w:tc>
          <w:tcPr>
            <w:tcW w:w="809" w:type="dxa"/>
            <w:noWrap/>
            <w:hideMark/>
          </w:tcPr>
          <w:p w14:paraId="1291982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6F8F283"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856C9A"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8A4365F"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2EC6BFF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9BF3E53"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8C6B69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5A57A0C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w:t>
            </w:r>
          </w:p>
        </w:tc>
        <w:tc>
          <w:tcPr>
            <w:tcW w:w="1171" w:type="dxa"/>
            <w:noWrap/>
            <w:hideMark/>
          </w:tcPr>
          <w:p w14:paraId="6EC0285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3</w:t>
            </w:r>
          </w:p>
        </w:tc>
        <w:tc>
          <w:tcPr>
            <w:tcW w:w="1153" w:type="dxa"/>
            <w:noWrap/>
            <w:hideMark/>
          </w:tcPr>
          <w:p w14:paraId="5CD986D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2</w:t>
            </w:r>
          </w:p>
        </w:tc>
        <w:tc>
          <w:tcPr>
            <w:tcW w:w="1051" w:type="dxa"/>
            <w:noWrap/>
            <w:hideMark/>
          </w:tcPr>
          <w:p w14:paraId="20161D0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9</w:t>
            </w:r>
          </w:p>
        </w:tc>
        <w:tc>
          <w:tcPr>
            <w:tcW w:w="1121" w:type="dxa"/>
            <w:hideMark/>
          </w:tcPr>
          <w:p w14:paraId="0B6551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6</w:t>
            </w:r>
          </w:p>
        </w:tc>
        <w:tc>
          <w:tcPr>
            <w:tcW w:w="809" w:type="dxa"/>
            <w:noWrap/>
            <w:hideMark/>
          </w:tcPr>
          <w:p w14:paraId="48FDAD9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r>
      <w:tr w:rsidR="002C3110" w:rsidRPr="002C3110" w14:paraId="7B0A83FA"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7C6D1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B713171"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20829717"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CEB1B6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2882F2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6D854C4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07</w:t>
            </w:r>
          </w:p>
        </w:tc>
        <w:tc>
          <w:tcPr>
            <w:tcW w:w="1171" w:type="dxa"/>
            <w:noWrap/>
            <w:hideMark/>
          </w:tcPr>
          <w:p w14:paraId="2DCCDFBE"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4</w:t>
            </w:r>
          </w:p>
        </w:tc>
        <w:tc>
          <w:tcPr>
            <w:tcW w:w="1153" w:type="dxa"/>
            <w:noWrap/>
            <w:hideMark/>
          </w:tcPr>
          <w:p w14:paraId="27B057A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9</w:t>
            </w:r>
          </w:p>
        </w:tc>
        <w:tc>
          <w:tcPr>
            <w:tcW w:w="1051" w:type="dxa"/>
            <w:noWrap/>
            <w:hideMark/>
          </w:tcPr>
          <w:p w14:paraId="331FCDD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5</w:t>
            </w:r>
          </w:p>
        </w:tc>
        <w:tc>
          <w:tcPr>
            <w:tcW w:w="1121" w:type="dxa"/>
            <w:hideMark/>
          </w:tcPr>
          <w:p w14:paraId="66290DC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4</w:t>
            </w:r>
          </w:p>
        </w:tc>
        <w:tc>
          <w:tcPr>
            <w:tcW w:w="809" w:type="dxa"/>
            <w:noWrap/>
            <w:hideMark/>
          </w:tcPr>
          <w:p w14:paraId="500215C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4</w:t>
            </w:r>
          </w:p>
        </w:tc>
      </w:tr>
      <w:tr w:rsidR="002C3110" w:rsidRPr="002C3110" w14:paraId="5307A736"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76045B"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1391FEB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E4616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E7A9B5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0A6456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35C1505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2</w:t>
            </w:r>
          </w:p>
        </w:tc>
        <w:tc>
          <w:tcPr>
            <w:tcW w:w="1171" w:type="dxa"/>
            <w:noWrap/>
            <w:hideMark/>
          </w:tcPr>
          <w:p w14:paraId="5434F8C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0F396B0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7</w:t>
            </w:r>
          </w:p>
        </w:tc>
        <w:tc>
          <w:tcPr>
            <w:tcW w:w="1051" w:type="dxa"/>
            <w:noWrap/>
            <w:hideMark/>
          </w:tcPr>
          <w:p w14:paraId="28CA9E0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7</w:t>
            </w:r>
          </w:p>
        </w:tc>
        <w:tc>
          <w:tcPr>
            <w:tcW w:w="1121" w:type="dxa"/>
            <w:hideMark/>
          </w:tcPr>
          <w:p w14:paraId="001CD01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98</w:t>
            </w:r>
          </w:p>
        </w:tc>
        <w:tc>
          <w:tcPr>
            <w:tcW w:w="809" w:type="dxa"/>
            <w:noWrap/>
            <w:hideMark/>
          </w:tcPr>
          <w:p w14:paraId="6C6753D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00488E5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A69782"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D0F4EB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F4B78F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D6C049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53F876B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7DEFE36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16</w:t>
            </w:r>
          </w:p>
        </w:tc>
        <w:tc>
          <w:tcPr>
            <w:tcW w:w="1171" w:type="dxa"/>
            <w:noWrap/>
            <w:hideMark/>
          </w:tcPr>
          <w:p w14:paraId="76F325A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68F9607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7</w:t>
            </w:r>
          </w:p>
        </w:tc>
        <w:tc>
          <w:tcPr>
            <w:tcW w:w="1051" w:type="dxa"/>
            <w:noWrap/>
            <w:hideMark/>
          </w:tcPr>
          <w:p w14:paraId="41F5E65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1</w:t>
            </w:r>
          </w:p>
        </w:tc>
        <w:tc>
          <w:tcPr>
            <w:tcW w:w="1121" w:type="dxa"/>
            <w:hideMark/>
          </w:tcPr>
          <w:p w14:paraId="11921A7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809" w:type="dxa"/>
            <w:noWrap/>
            <w:hideMark/>
          </w:tcPr>
          <w:p w14:paraId="2D0DAA3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3D61DF2"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88C769"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C570F5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62F5538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893304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41B0B8E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33B2B2A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41</w:t>
            </w:r>
          </w:p>
        </w:tc>
        <w:tc>
          <w:tcPr>
            <w:tcW w:w="1171" w:type="dxa"/>
            <w:noWrap/>
            <w:hideMark/>
          </w:tcPr>
          <w:p w14:paraId="697CEC7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788765D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1051" w:type="dxa"/>
            <w:noWrap/>
            <w:hideMark/>
          </w:tcPr>
          <w:p w14:paraId="7D5BE60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121" w:type="dxa"/>
            <w:hideMark/>
          </w:tcPr>
          <w:p w14:paraId="4994F92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732740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04006B7E"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847A2DC"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F3F928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4E4751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4B6CFAD3"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EDF5A1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98F7A8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89</w:t>
            </w:r>
          </w:p>
        </w:tc>
        <w:tc>
          <w:tcPr>
            <w:tcW w:w="1171" w:type="dxa"/>
            <w:noWrap/>
            <w:hideMark/>
          </w:tcPr>
          <w:p w14:paraId="205D191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7</w:t>
            </w:r>
          </w:p>
        </w:tc>
        <w:tc>
          <w:tcPr>
            <w:tcW w:w="1153" w:type="dxa"/>
            <w:noWrap/>
            <w:hideMark/>
          </w:tcPr>
          <w:p w14:paraId="2E974A3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1051" w:type="dxa"/>
            <w:noWrap/>
            <w:hideMark/>
          </w:tcPr>
          <w:p w14:paraId="7D07CE5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1</w:t>
            </w:r>
          </w:p>
        </w:tc>
        <w:tc>
          <w:tcPr>
            <w:tcW w:w="1121" w:type="dxa"/>
            <w:hideMark/>
          </w:tcPr>
          <w:p w14:paraId="2F82D03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4</w:t>
            </w:r>
          </w:p>
        </w:tc>
        <w:tc>
          <w:tcPr>
            <w:tcW w:w="809" w:type="dxa"/>
            <w:noWrap/>
            <w:hideMark/>
          </w:tcPr>
          <w:p w14:paraId="4879CED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w:t>
            </w:r>
          </w:p>
        </w:tc>
      </w:tr>
      <w:tr w:rsidR="002C3110" w:rsidRPr="002C3110" w14:paraId="22E71DBA"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28776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E79477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3DB87288"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680EA970"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5872C5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7DBBF83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88</w:t>
            </w:r>
          </w:p>
        </w:tc>
        <w:tc>
          <w:tcPr>
            <w:tcW w:w="1171" w:type="dxa"/>
            <w:noWrap/>
            <w:hideMark/>
          </w:tcPr>
          <w:p w14:paraId="2F2E3930"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1B54ACC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7</w:t>
            </w:r>
          </w:p>
        </w:tc>
        <w:tc>
          <w:tcPr>
            <w:tcW w:w="1051" w:type="dxa"/>
            <w:noWrap/>
            <w:hideMark/>
          </w:tcPr>
          <w:p w14:paraId="1A75D718"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2</w:t>
            </w:r>
          </w:p>
        </w:tc>
        <w:tc>
          <w:tcPr>
            <w:tcW w:w="1121" w:type="dxa"/>
            <w:hideMark/>
          </w:tcPr>
          <w:p w14:paraId="35C9640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w:t>
            </w:r>
          </w:p>
        </w:tc>
        <w:tc>
          <w:tcPr>
            <w:tcW w:w="809" w:type="dxa"/>
            <w:noWrap/>
            <w:hideMark/>
          </w:tcPr>
          <w:p w14:paraId="0A100045"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420176B9"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76C2710"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B23570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s304</w:t>
            </w:r>
          </w:p>
        </w:tc>
        <w:tc>
          <w:tcPr>
            <w:tcW w:w="1028" w:type="dxa"/>
            <w:noWrap/>
            <w:hideMark/>
          </w:tcPr>
          <w:p w14:paraId="05CE3C3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53E935A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34BBB3B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1FEB275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23</w:t>
            </w:r>
          </w:p>
        </w:tc>
        <w:tc>
          <w:tcPr>
            <w:tcW w:w="1171" w:type="dxa"/>
            <w:noWrap/>
            <w:hideMark/>
          </w:tcPr>
          <w:p w14:paraId="1B51DC2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3</w:t>
            </w:r>
          </w:p>
        </w:tc>
        <w:tc>
          <w:tcPr>
            <w:tcW w:w="1153" w:type="dxa"/>
            <w:noWrap/>
            <w:hideMark/>
          </w:tcPr>
          <w:p w14:paraId="2E767A1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98</w:t>
            </w:r>
          </w:p>
        </w:tc>
        <w:tc>
          <w:tcPr>
            <w:tcW w:w="1051" w:type="dxa"/>
            <w:noWrap/>
            <w:hideMark/>
          </w:tcPr>
          <w:p w14:paraId="12367C4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4.5</w:t>
            </w:r>
          </w:p>
        </w:tc>
        <w:tc>
          <w:tcPr>
            <w:tcW w:w="1121" w:type="dxa"/>
            <w:hideMark/>
          </w:tcPr>
          <w:p w14:paraId="4F49906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8</w:t>
            </w:r>
          </w:p>
        </w:tc>
        <w:tc>
          <w:tcPr>
            <w:tcW w:w="809" w:type="dxa"/>
            <w:noWrap/>
            <w:hideMark/>
          </w:tcPr>
          <w:p w14:paraId="54364BA9"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5</w:t>
            </w:r>
          </w:p>
        </w:tc>
      </w:tr>
      <w:tr w:rsidR="002C3110" w:rsidRPr="002C3110" w14:paraId="654220E3"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34795D"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7120BCAC"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0FF3152A"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7B7F975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68DDCF7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206C6FE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48</w:t>
            </w:r>
          </w:p>
        </w:tc>
        <w:tc>
          <w:tcPr>
            <w:tcW w:w="1171" w:type="dxa"/>
            <w:noWrap/>
            <w:hideMark/>
          </w:tcPr>
          <w:p w14:paraId="7B0CE34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4</w:t>
            </w:r>
          </w:p>
        </w:tc>
        <w:tc>
          <w:tcPr>
            <w:tcW w:w="1153" w:type="dxa"/>
            <w:noWrap/>
            <w:hideMark/>
          </w:tcPr>
          <w:p w14:paraId="3878F5A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0</w:t>
            </w:r>
          </w:p>
        </w:tc>
        <w:tc>
          <w:tcPr>
            <w:tcW w:w="1051" w:type="dxa"/>
            <w:noWrap/>
            <w:hideMark/>
          </w:tcPr>
          <w:p w14:paraId="1374410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2.3</w:t>
            </w:r>
          </w:p>
        </w:tc>
        <w:tc>
          <w:tcPr>
            <w:tcW w:w="1121" w:type="dxa"/>
            <w:hideMark/>
          </w:tcPr>
          <w:p w14:paraId="6DEEDEE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36</w:t>
            </w:r>
          </w:p>
        </w:tc>
        <w:tc>
          <w:tcPr>
            <w:tcW w:w="809" w:type="dxa"/>
            <w:noWrap/>
            <w:hideMark/>
          </w:tcPr>
          <w:p w14:paraId="7FEA9424"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1</w:t>
            </w:r>
          </w:p>
        </w:tc>
      </w:tr>
      <w:tr w:rsidR="002C3110" w:rsidRPr="002C3110" w14:paraId="1FDD6AF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4F48F63"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252DAA86"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63F39D2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13E2115B"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2C09E8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70</w:t>
            </w:r>
          </w:p>
        </w:tc>
        <w:tc>
          <w:tcPr>
            <w:tcW w:w="960" w:type="dxa"/>
            <w:noWrap/>
            <w:hideMark/>
          </w:tcPr>
          <w:p w14:paraId="128DC1E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09</w:t>
            </w:r>
          </w:p>
        </w:tc>
        <w:tc>
          <w:tcPr>
            <w:tcW w:w="1171" w:type="dxa"/>
            <w:noWrap/>
            <w:hideMark/>
          </w:tcPr>
          <w:p w14:paraId="6353E11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23EE9E4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57</w:t>
            </w:r>
          </w:p>
        </w:tc>
        <w:tc>
          <w:tcPr>
            <w:tcW w:w="1051" w:type="dxa"/>
            <w:noWrap/>
            <w:hideMark/>
          </w:tcPr>
          <w:p w14:paraId="143AAD6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3</w:t>
            </w:r>
          </w:p>
        </w:tc>
        <w:tc>
          <w:tcPr>
            <w:tcW w:w="1121" w:type="dxa"/>
            <w:hideMark/>
          </w:tcPr>
          <w:p w14:paraId="2A1A6D28"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8</w:t>
            </w:r>
          </w:p>
        </w:tc>
        <w:tc>
          <w:tcPr>
            <w:tcW w:w="809" w:type="dxa"/>
            <w:noWrap/>
            <w:hideMark/>
          </w:tcPr>
          <w:p w14:paraId="52DA683A"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761DC30"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5D3CCE"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6FF271B7"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plastic</w:t>
            </w:r>
          </w:p>
        </w:tc>
        <w:tc>
          <w:tcPr>
            <w:tcW w:w="1028" w:type="dxa"/>
            <w:noWrap/>
            <w:hideMark/>
          </w:tcPr>
          <w:p w14:paraId="4301733D"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9AECB72"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austic</w:t>
            </w:r>
          </w:p>
        </w:tc>
        <w:tc>
          <w:tcPr>
            <w:tcW w:w="960" w:type="dxa"/>
            <w:noWrap/>
            <w:hideMark/>
          </w:tcPr>
          <w:p w14:paraId="31BF978D"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1E25CC79"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1</w:t>
            </w:r>
          </w:p>
        </w:tc>
        <w:tc>
          <w:tcPr>
            <w:tcW w:w="1171" w:type="dxa"/>
            <w:noWrap/>
            <w:hideMark/>
          </w:tcPr>
          <w:p w14:paraId="2B22060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534E7D6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67</w:t>
            </w:r>
          </w:p>
        </w:tc>
        <w:tc>
          <w:tcPr>
            <w:tcW w:w="1051" w:type="dxa"/>
            <w:noWrap/>
            <w:hideMark/>
          </w:tcPr>
          <w:p w14:paraId="052ECFF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121" w:type="dxa"/>
            <w:hideMark/>
          </w:tcPr>
          <w:p w14:paraId="6FECD28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4</w:t>
            </w:r>
          </w:p>
        </w:tc>
        <w:tc>
          <w:tcPr>
            <w:tcW w:w="809" w:type="dxa"/>
            <w:noWrap/>
            <w:hideMark/>
          </w:tcPr>
          <w:p w14:paraId="6B556DC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13E795CF"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48F661"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5A20B20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335A27EF"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4BAC58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C39A83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50</w:t>
            </w:r>
          </w:p>
        </w:tc>
        <w:tc>
          <w:tcPr>
            <w:tcW w:w="960" w:type="dxa"/>
            <w:noWrap/>
            <w:hideMark/>
          </w:tcPr>
          <w:p w14:paraId="3AF7E2D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91</w:t>
            </w:r>
          </w:p>
        </w:tc>
        <w:tc>
          <w:tcPr>
            <w:tcW w:w="1171" w:type="dxa"/>
            <w:noWrap/>
            <w:hideMark/>
          </w:tcPr>
          <w:p w14:paraId="52C6DC5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8</w:t>
            </w:r>
          </w:p>
        </w:tc>
        <w:tc>
          <w:tcPr>
            <w:tcW w:w="1153" w:type="dxa"/>
            <w:noWrap/>
            <w:hideMark/>
          </w:tcPr>
          <w:p w14:paraId="31FF4427"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7</w:t>
            </w:r>
          </w:p>
        </w:tc>
        <w:tc>
          <w:tcPr>
            <w:tcW w:w="1051" w:type="dxa"/>
            <w:noWrap/>
            <w:hideMark/>
          </w:tcPr>
          <w:p w14:paraId="28E66A8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1.2</w:t>
            </w:r>
          </w:p>
        </w:tc>
        <w:tc>
          <w:tcPr>
            <w:tcW w:w="1121" w:type="dxa"/>
            <w:hideMark/>
          </w:tcPr>
          <w:p w14:paraId="2A90A4A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5</w:t>
            </w:r>
          </w:p>
        </w:tc>
        <w:tc>
          <w:tcPr>
            <w:tcW w:w="809" w:type="dxa"/>
            <w:noWrap/>
            <w:hideMark/>
          </w:tcPr>
          <w:p w14:paraId="0A08EFE3"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76</w:t>
            </w:r>
          </w:p>
        </w:tc>
      </w:tr>
      <w:tr w:rsidR="002C3110" w:rsidRPr="002C3110" w14:paraId="2DF42A79"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6ADE79"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E58B3E"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D1BA7B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38FDB0F5"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777A778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80</w:t>
            </w:r>
          </w:p>
        </w:tc>
        <w:tc>
          <w:tcPr>
            <w:tcW w:w="960" w:type="dxa"/>
            <w:noWrap/>
            <w:hideMark/>
          </w:tcPr>
          <w:p w14:paraId="304940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459</w:t>
            </w:r>
          </w:p>
        </w:tc>
        <w:tc>
          <w:tcPr>
            <w:tcW w:w="1171" w:type="dxa"/>
            <w:noWrap/>
            <w:hideMark/>
          </w:tcPr>
          <w:p w14:paraId="052FE42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1951666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64</w:t>
            </w:r>
          </w:p>
        </w:tc>
        <w:tc>
          <w:tcPr>
            <w:tcW w:w="1051" w:type="dxa"/>
            <w:noWrap/>
            <w:hideMark/>
          </w:tcPr>
          <w:p w14:paraId="62D2E911"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4.4</w:t>
            </w:r>
          </w:p>
        </w:tc>
        <w:tc>
          <w:tcPr>
            <w:tcW w:w="1121" w:type="dxa"/>
            <w:hideMark/>
          </w:tcPr>
          <w:p w14:paraId="504414FB"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8</w:t>
            </w:r>
          </w:p>
        </w:tc>
        <w:tc>
          <w:tcPr>
            <w:tcW w:w="809" w:type="dxa"/>
            <w:noWrap/>
            <w:hideMark/>
          </w:tcPr>
          <w:p w14:paraId="5EE5B8EC"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49600333"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B0E3DA6"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C5FCD0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4249DA44"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2647302E"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1410278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00</w:t>
            </w:r>
          </w:p>
        </w:tc>
        <w:tc>
          <w:tcPr>
            <w:tcW w:w="960" w:type="dxa"/>
            <w:noWrap/>
            <w:hideMark/>
          </w:tcPr>
          <w:p w14:paraId="4AC8750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374</w:t>
            </w:r>
          </w:p>
        </w:tc>
        <w:tc>
          <w:tcPr>
            <w:tcW w:w="1171" w:type="dxa"/>
            <w:noWrap/>
            <w:hideMark/>
          </w:tcPr>
          <w:p w14:paraId="073F50DD"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9</w:t>
            </w:r>
          </w:p>
        </w:tc>
        <w:tc>
          <w:tcPr>
            <w:tcW w:w="1153" w:type="dxa"/>
            <w:noWrap/>
            <w:hideMark/>
          </w:tcPr>
          <w:p w14:paraId="230DD94C"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70</w:t>
            </w:r>
          </w:p>
        </w:tc>
        <w:tc>
          <w:tcPr>
            <w:tcW w:w="1051" w:type="dxa"/>
            <w:noWrap/>
            <w:hideMark/>
          </w:tcPr>
          <w:p w14:paraId="6555F62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9</w:t>
            </w:r>
          </w:p>
        </w:tc>
        <w:tc>
          <w:tcPr>
            <w:tcW w:w="1121" w:type="dxa"/>
            <w:hideMark/>
          </w:tcPr>
          <w:p w14:paraId="2DD0085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12</w:t>
            </w:r>
          </w:p>
        </w:tc>
        <w:tc>
          <w:tcPr>
            <w:tcW w:w="809" w:type="dxa"/>
            <w:noWrap/>
            <w:hideMark/>
          </w:tcPr>
          <w:p w14:paraId="20DC9580"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82</w:t>
            </w:r>
          </w:p>
        </w:tc>
      </w:tr>
      <w:tr w:rsidR="002C3110" w:rsidRPr="002C3110" w14:paraId="44D174B9" w14:textId="77777777" w:rsidTr="00C96E54">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67A21C"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pc</w:t>
            </w:r>
          </w:p>
        </w:tc>
        <w:tc>
          <w:tcPr>
            <w:tcW w:w="1087" w:type="dxa"/>
            <w:noWrap/>
            <w:hideMark/>
          </w:tcPr>
          <w:p w14:paraId="39C2B2D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curtin_uni</w:t>
            </w:r>
          </w:p>
        </w:tc>
        <w:tc>
          <w:tcPr>
            <w:tcW w:w="1028" w:type="dxa"/>
            <w:noWrap/>
            <w:hideMark/>
          </w:tcPr>
          <w:p w14:paraId="7D538B16"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distbtr</w:t>
            </w:r>
          </w:p>
        </w:tc>
        <w:tc>
          <w:tcPr>
            <w:tcW w:w="960" w:type="dxa"/>
            <w:noWrap/>
            <w:hideMark/>
          </w:tcPr>
          <w:p w14:paraId="090BD8E9" w14:textId="77777777" w:rsidR="002C3110" w:rsidRPr="002C3110" w:rsidRDefault="002C3110" w:rsidP="00C96E5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268D1752"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20</w:t>
            </w:r>
          </w:p>
        </w:tc>
        <w:tc>
          <w:tcPr>
            <w:tcW w:w="960" w:type="dxa"/>
            <w:noWrap/>
            <w:hideMark/>
          </w:tcPr>
          <w:p w14:paraId="0DC472D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525</w:t>
            </w:r>
          </w:p>
        </w:tc>
        <w:tc>
          <w:tcPr>
            <w:tcW w:w="1171" w:type="dxa"/>
            <w:noWrap/>
            <w:hideMark/>
          </w:tcPr>
          <w:p w14:paraId="44776C77"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32</w:t>
            </w:r>
          </w:p>
        </w:tc>
        <w:tc>
          <w:tcPr>
            <w:tcW w:w="1153" w:type="dxa"/>
            <w:noWrap/>
            <w:hideMark/>
          </w:tcPr>
          <w:p w14:paraId="3488E573"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54</w:t>
            </w:r>
          </w:p>
        </w:tc>
        <w:tc>
          <w:tcPr>
            <w:tcW w:w="1051" w:type="dxa"/>
            <w:noWrap/>
            <w:hideMark/>
          </w:tcPr>
          <w:p w14:paraId="02D74CEA"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6.5</w:t>
            </w:r>
          </w:p>
        </w:tc>
        <w:tc>
          <w:tcPr>
            <w:tcW w:w="1121" w:type="dxa"/>
            <w:hideMark/>
          </w:tcPr>
          <w:p w14:paraId="18AE6236"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3.12</w:t>
            </w:r>
          </w:p>
        </w:tc>
        <w:tc>
          <w:tcPr>
            <w:tcW w:w="809" w:type="dxa"/>
            <w:noWrap/>
            <w:hideMark/>
          </w:tcPr>
          <w:p w14:paraId="74FA63BE" w14:textId="77777777" w:rsidR="002C3110" w:rsidRPr="002C3110" w:rsidRDefault="002C3110" w:rsidP="00C96E5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2.01</w:t>
            </w:r>
          </w:p>
        </w:tc>
      </w:tr>
      <w:tr w:rsidR="002C3110" w:rsidRPr="002C3110" w14:paraId="24110337" w14:textId="77777777" w:rsidTr="00C96E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77AB0F" w14:textId="77777777" w:rsidR="002C3110" w:rsidRPr="002C3110" w:rsidRDefault="002C3110" w:rsidP="00C96E54">
            <w:pPr>
              <w:rPr>
                <w:rFonts w:ascii="Calibri" w:eastAsia="Times New Roman" w:hAnsi="Calibri" w:cs="Calibri"/>
                <w:color w:val="auto"/>
                <w:lang w:eastAsia="en-AU"/>
              </w:rPr>
            </w:pPr>
            <w:r w:rsidRPr="002C3110">
              <w:rPr>
                <w:rFonts w:ascii="Calibri" w:eastAsia="Times New Roman" w:hAnsi="Calibri" w:cs="Calibri"/>
                <w:color w:val="auto"/>
                <w:lang w:eastAsia="en-AU"/>
              </w:rPr>
              <w:t>rls</w:t>
            </w:r>
          </w:p>
        </w:tc>
        <w:tc>
          <w:tcPr>
            <w:tcW w:w="1087" w:type="dxa"/>
            <w:noWrap/>
            <w:hideMark/>
          </w:tcPr>
          <w:p w14:paraId="33EA2DB9"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none</w:t>
            </w:r>
          </w:p>
        </w:tc>
        <w:tc>
          <w:tcPr>
            <w:tcW w:w="1028" w:type="dxa"/>
            <w:noWrap/>
            <w:hideMark/>
          </w:tcPr>
          <w:p w14:paraId="39E8F2CA"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spiral</w:t>
            </w:r>
          </w:p>
        </w:tc>
        <w:tc>
          <w:tcPr>
            <w:tcW w:w="960" w:type="dxa"/>
            <w:noWrap/>
            <w:hideMark/>
          </w:tcPr>
          <w:p w14:paraId="38B70E65" w14:textId="77777777" w:rsidR="002C3110" w:rsidRPr="002C3110" w:rsidRDefault="002C3110" w:rsidP="00C96E54">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taurate</w:t>
            </w:r>
          </w:p>
        </w:tc>
        <w:tc>
          <w:tcPr>
            <w:tcW w:w="960" w:type="dxa"/>
            <w:noWrap/>
            <w:hideMark/>
          </w:tcPr>
          <w:p w14:paraId="61AFF874"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00</w:t>
            </w:r>
          </w:p>
        </w:tc>
        <w:tc>
          <w:tcPr>
            <w:tcW w:w="960" w:type="dxa"/>
            <w:noWrap/>
            <w:hideMark/>
          </w:tcPr>
          <w:p w14:paraId="36DB6A16"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0164</w:t>
            </w:r>
          </w:p>
        </w:tc>
        <w:tc>
          <w:tcPr>
            <w:tcW w:w="1171" w:type="dxa"/>
            <w:noWrap/>
            <w:hideMark/>
          </w:tcPr>
          <w:p w14:paraId="1A818FB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25</w:t>
            </w:r>
          </w:p>
        </w:tc>
        <w:tc>
          <w:tcPr>
            <w:tcW w:w="1153" w:type="dxa"/>
            <w:noWrap/>
            <w:hideMark/>
          </w:tcPr>
          <w:p w14:paraId="7772D1B1"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73</w:t>
            </w:r>
          </w:p>
        </w:tc>
        <w:tc>
          <w:tcPr>
            <w:tcW w:w="1051" w:type="dxa"/>
            <w:noWrap/>
            <w:hideMark/>
          </w:tcPr>
          <w:p w14:paraId="0AE36352"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15.4</w:t>
            </w:r>
          </w:p>
        </w:tc>
        <w:tc>
          <w:tcPr>
            <w:tcW w:w="1121" w:type="dxa"/>
            <w:hideMark/>
          </w:tcPr>
          <w:p w14:paraId="5066098B"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4.45</w:t>
            </w:r>
          </w:p>
        </w:tc>
        <w:tc>
          <w:tcPr>
            <w:tcW w:w="809" w:type="dxa"/>
            <w:noWrap/>
            <w:hideMark/>
          </w:tcPr>
          <w:p w14:paraId="758901A5" w14:textId="77777777" w:rsidR="002C3110" w:rsidRPr="002C3110" w:rsidRDefault="002C3110" w:rsidP="00C96E5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en-AU"/>
              </w:rPr>
            </w:pPr>
            <w:r w:rsidRPr="002C3110">
              <w:rPr>
                <w:rFonts w:ascii="Calibri" w:eastAsia="Times New Roman" w:hAnsi="Calibri" w:cs="Calibri"/>
                <w:lang w:eastAsia="en-AU"/>
              </w:rPr>
              <w:t>0.88</w:t>
            </w:r>
          </w:p>
        </w:tc>
      </w:tr>
    </w:tbl>
    <w:p w14:paraId="33AB3534" w14:textId="77777777" w:rsidR="00BB422D" w:rsidRDefault="00BB422D" w:rsidP="00BB422D">
      <w:pPr>
        <w:rPr>
          <w:lang w:bidi="fa-IR"/>
        </w:rPr>
      </w:pPr>
    </w:p>
    <w:p w14:paraId="7AED9068" w14:textId="25D8E43C" w:rsidR="00BB422D" w:rsidRDefault="00BB422D">
      <w:pPr>
        <w:rPr>
          <w:lang w:bidi="fa-IR"/>
        </w:rPr>
      </w:pPr>
      <w:r>
        <w:rPr>
          <w:lang w:bidi="fa-IR"/>
        </w:rPr>
        <w:br w:type="page"/>
      </w:r>
    </w:p>
    <w:p w14:paraId="055C1637" w14:textId="3C3ADD31" w:rsidR="000B2522" w:rsidRDefault="000B2522" w:rsidP="0009659E">
      <w:pPr>
        <w:pStyle w:val="Heading2"/>
        <w:rPr>
          <w:lang w:bidi="fa-IR"/>
        </w:rPr>
      </w:pPr>
      <w:bookmarkStart w:id="79" w:name="_Toc76468143"/>
      <w:r>
        <w:rPr>
          <w:lang w:bidi="fa-IR"/>
        </w:rPr>
        <w:lastRenderedPageBreak/>
        <w:t>Environmental</w:t>
      </w:r>
      <w:bookmarkEnd w:id="79"/>
    </w:p>
    <w:p w14:paraId="39446B48" w14:textId="3129FCE7" w:rsidR="0009659E" w:rsidRDefault="0018003A" w:rsidP="0009659E">
      <w:pPr>
        <w:rPr>
          <w:lang w:bidi="fa-IR"/>
        </w:rPr>
      </w:pPr>
      <w:r>
        <w:rPr>
          <w:lang w:bidi="fa-IR"/>
        </w:rPr>
        <w:t>Air quality is massively impacted by air borne particles. Particles within the range of 2.5</w:t>
      </w:r>
      <w:r w:rsidR="00771C4A">
        <w:rPr>
          <w:lang w:bidi="fa-IR"/>
        </w:rPr>
        <w:t xml:space="preserve"> to 10 microns can suspend in the air for a long time and can potentially travel long distances. These particles can be removed effectively by conventional and commercial particulate matter collectors. Such collectors use electrostatic, gravirational and inertial forces to remove particle from the steam. If released into the atmosphere, these particles are able to enter respiratory system of living animals. These particles are known to cause a number of adverse effects reducing life expectancy of animals and humans. PM2.5 or particles smaller than 2.5 microns are not effectively </w:t>
      </w:r>
      <w:r w:rsidR="00CD6A0D">
        <w:rPr>
          <w:lang w:bidi="fa-IR"/>
        </w:rPr>
        <w:t>removed in the aftertreatment devices. These particles can suspend for weeks and months and travel quite farther from the release point. PM2.5 can act as a sink for other smaller particles to attach to and for other vapours to condense on. Ultrafine particles not only can enter respiratory system but also they pass through the lung membrane and enter the blood stream causing many health problems.</w:t>
      </w:r>
    </w:p>
    <w:p w14:paraId="32D7EB68" w14:textId="77777777" w:rsidR="00CD6A0D" w:rsidRDefault="00CD6A0D" w:rsidP="0009659E">
      <w:pPr>
        <w:rPr>
          <w:lang w:bidi="fa-IR"/>
        </w:rPr>
      </w:pPr>
    </w:p>
    <w:p w14:paraId="44644058" w14:textId="2EF8C83F" w:rsidR="0018003A" w:rsidRDefault="0018003A" w:rsidP="0009659E">
      <w:pPr>
        <w:rPr>
          <w:lang w:bidi="fa-IR"/>
        </w:rPr>
      </w:pPr>
      <w:r>
        <w:rPr>
          <w:lang w:bidi="fa-IR"/>
        </w:rPr>
        <w:fldChar w:fldCharType="begin"/>
      </w:r>
      <w:r>
        <w:rPr>
          <w:lang w:bidi="fa-IR"/>
        </w:rPr>
        <w:instrText xml:space="preserve"> ADDIN EN.CITE &lt;EndNote&gt;&lt;Cite&gt;&lt;Author&gt;Kim&lt;/Author&gt;&lt;Year&gt;2015&lt;/Year&gt;&lt;RecNum&gt;228&lt;/RecNum&gt;&lt;DisplayText&gt;[44]&lt;/DisplayText&gt;&lt;record&gt;&lt;rec-number&gt;228&lt;/rec-number&gt;&lt;foreign-keys&gt;&lt;key app="EN" db-id="fswpw55e4ewwxaepx2qva006wp0pa50dsadt" timestamp="1625798529"&gt;228&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periodical&gt;&lt;pages&gt;136-143&lt;/pages&gt;&lt;volume&gt;74&lt;/volume&gt;&lt;dates&gt;&lt;year&gt;2015&lt;/year&gt;&lt;/dates&gt;&lt;isbn&gt;0160-4120&lt;/isbn&gt;&lt;urls&gt;&lt;/urls&gt;&lt;/record&gt;&lt;/Cite&gt;&lt;/EndNote&gt;</w:instrText>
      </w:r>
      <w:r>
        <w:rPr>
          <w:lang w:bidi="fa-IR"/>
        </w:rPr>
        <w:fldChar w:fldCharType="separate"/>
      </w:r>
      <w:r>
        <w:rPr>
          <w:noProof/>
          <w:lang w:bidi="fa-IR"/>
        </w:rPr>
        <w:t>[44]</w:t>
      </w:r>
      <w:r>
        <w:rPr>
          <w:lang w:bidi="fa-IR"/>
        </w:rPr>
        <w:fldChar w:fldCharType="end"/>
      </w:r>
      <w:r w:rsidR="00771C4A">
        <w:rPr>
          <w:lang w:bidi="fa-IR"/>
        </w:rPr>
        <w:t xml:space="preserve"> </w:t>
      </w:r>
      <w:r w:rsidR="00EA0993">
        <w:rPr>
          <w:lang w:bidi="fa-IR"/>
        </w:rPr>
        <w:t xml:space="preserve">used the reference for more references on theis </w:t>
      </w:r>
    </w:p>
    <w:p w14:paraId="10A05CBF" w14:textId="1926EB89" w:rsidR="0018003A" w:rsidRDefault="0018003A" w:rsidP="0009659E">
      <w:pPr>
        <w:rPr>
          <w:lang w:bidi="fa-IR"/>
        </w:rPr>
      </w:pPr>
      <w:r>
        <w:rPr>
          <w:lang w:bidi="fa-IR"/>
        </w:rPr>
        <w:fldChar w:fldCharType="begin"/>
      </w:r>
      <w:r>
        <w:rPr>
          <w:lang w:bidi="fa-IR"/>
        </w:rPr>
        <w:instrText xml:space="preserve"> ADDIN EN.CITE &lt;EndNote&gt;&lt;Cite&gt;&lt;Author&gt;Kim&lt;/Author&gt;&lt;Year&gt;2015&lt;/Year&gt;&lt;RecNum&gt;228&lt;/RecNum&gt;&lt;DisplayText&gt;[44]&lt;/DisplayText&gt;&lt;record&gt;&lt;rec-number&gt;228&lt;/rec-number&gt;&lt;foreign-keys&gt;&lt;key app="EN" db-id="fswpw55e4ewwxaepx2qva006wp0pa50dsadt" timestamp="1625798529"&gt;228&lt;/key&gt;&lt;/foreign-keys&gt;&lt;ref-type name="Journal Article"&gt;17&lt;/ref-type&gt;&lt;contributors&gt;&lt;authors&gt;&lt;author&gt;Kim, Ki-Hyun&lt;/author&gt;&lt;author&gt;Kabir, Ehsanul&lt;/author&gt;&lt;author&gt;Kabir, Shamin&lt;/author&gt;&lt;/authors&gt;&lt;/contributors&gt;&lt;titles&gt;&lt;title&gt;A review on the human health impact of airborne particulate matter&lt;/title&gt;&lt;secondary-title&gt;Environment international&lt;/secondary-title&gt;&lt;/titles&gt;&lt;periodical&gt;&lt;full-title&gt;Environment International&lt;/full-title&gt;&lt;/periodical&gt;&lt;pages&gt;136-143&lt;/pages&gt;&lt;volume&gt;74&lt;/volume&gt;&lt;dates&gt;&lt;year&gt;2015&lt;/year&gt;&lt;/dates&gt;&lt;isbn&gt;0160-4120&lt;/isbn&gt;&lt;urls&gt;&lt;/urls&gt;&lt;/record&gt;&lt;/Cite&gt;&lt;/EndNote&gt;</w:instrText>
      </w:r>
      <w:r>
        <w:rPr>
          <w:lang w:bidi="fa-IR"/>
        </w:rPr>
        <w:fldChar w:fldCharType="separate"/>
      </w:r>
      <w:r>
        <w:rPr>
          <w:noProof/>
          <w:lang w:bidi="fa-IR"/>
        </w:rPr>
        <w:t>[44]</w:t>
      </w:r>
      <w:r>
        <w:rPr>
          <w:lang w:bidi="fa-IR"/>
        </w:rPr>
        <w:fldChar w:fldCharType="end"/>
      </w:r>
    </w:p>
    <w:p w14:paraId="0526A7A9" w14:textId="4BA144D0" w:rsidR="00EA0993" w:rsidRDefault="00EA0993" w:rsidP="0009659E">
      <w:pPr>
        <w:rPr>
          <w:lang w:bidi="fa-IR"/>
        </w:rPr>
      </w:pPr>
      <w:r>
        <w:rPr>
          <w:lang w:bidi="fa-IR"/>
        </w:rPr>
        <w:t xml:space="preserve">In this section, PM2.5 and PM1 emitted from the gas-liquid contatores are investigated. All three devices are checked in a variety of performance conditions. </w:t>
      </w:r>
      <w:r w:rsidR="00A43A56">
        <w:rPr>
          <w:lang w:bidi="fa-IR"/>
        </w:rPr>
        <w:t xml:space="preserve">Atmospheric PM </w:t>
      </w:r>
      <w:r>
        <w:rPr>
          <w:lang w:bidi="fa-IR"/>
        </w:rPr>
        <w:t xml:space="preserve">is also checked regularly and </w:t>
      </w:r>
      <w:r w:rsidR="00A43A56">
        <w:rPr>
          <w:lang w:bidi="fa-IR"/>
        </w:rPr>
        <w:t xml:space="preserve">so the results can be corrected for background particlulate matter. </w:t>
      </w:r>
    </w:p>
    <w:p w14:paraId="4C4135C4" w14:textId="57131A4F" w:rsidR="00EA0993" w:rsidRDefault="00675F7B" w:rsidP="0009659E">
      <w:pPr>
        <w:rPr>
          <w:lang w:bidi="fa-IR"/>
        </w:rPr>
      </w:pPr>
      <w:r>
        <w:rPr>
          <w:lang w:bidi="fa-IR"/>
        </w:rPr>
        <w:t xml:space="preserve">Although particle number concentration is not reguated yet, in this section more attentioned is to be paid to the number concentration  of particle within the aerosl; as small particles contribute more to the total count of particles. </w:t>
      </w:r>
      <w:r w:rsidR="00E80A7A">
        <w:rPr>
          <w:lang w:bidi="fa-IR"/>
        </w:rPr>
        <w:t>For example, in the case of a nuclieation particle event, i</w:t>
      </w:r>
      <w:r>
        <w:rPr>
          <w:lang w:bidi="fa-IR"/>
        </w:rPr>
        <w:t>t</w:t>
      </w:r>
      <w:r w:rsidR="00E80A7A">
        <w:rPr>
          <w:lang w:bidi="fa-IR"/>
        </w:rPr>
        <w:t xml:space="preserve"> is</w:t>
      </w:r>
      <w:r>
        <w:rPr>
          <w:lang w:bidi="fa-IR"/>
        </w:rPr>
        <w:t xml:space="preserve"> expected that number concentration increases a few order of magnitudes.</w:t>
      </w:r>
      <w:r w:rsidR="00E80A7A">
        <w:rPr>
          <w:lang w:bidi="fa-IR"/>
        </w:rPr>
        <w:t xml:space="preserve"> Bubble burst can be another source of particle genearation. </w:t>
      </w:r>
      <w:r>
        <w:rPr>
          <w:lang w:bidi="fa-IR"/>
        </w:rPr>
        <w:t xml:space="preserve"> </w:t>
      </w:r>
    </w:p>
    <w:p w14:paraId="12E53F50" w14:textId="7FBAA824" w:rsidR="00E65A88" w:rsidRDefault="00E65A88" w:rsidP="0009659E">
      <w:pPr>
        <w:rPr>
          <w:lang w:bidi="fa-IR"/>
        </w:rPr>
      </w:pPr>
    </w:p>
    <w:p w14:paraId="36D1633E" w14:textId="2E0C51B3" w:rsidR="00E65A88" w:rsidRDefault="00E65A88" w:rsidP="0009659E">
      <w:pPr>
        <w:rPr>
          <w:lang w:bidi="fa-IR"/>
        </w:rPr>
      </w:pPr>
      <w:r>
        <w:rPr>
          <w:lang w:bidi="fa-IR"/>
        </w:rPr>
        <w:t>Data collected from SMPS, Dustrak, Aerotak are used to estimate the PM2.5 and size distribution spectra.</w:t>
      </w:r>
    </w:p>
    <w:p w14:paraId="411D200E" w14:textId="69EF586E" w:rsidR="0009659E" w:rsidRDefault="0009659E" w:rsidP="0009659E">
      <w:pPr>
        <w:pStyle w:val="Heading3"/>
        <w:rPr>
          <w:lang w:bidi="fa-IR"/>
        </w:rPr>
      </w:pPr>
      <w:bookmarkStart w:id="80" w:name="_Toc76468144"/>
      <w:r>
        <w:rPr>
          <w:lang w:bidi="fa-IR"/>
        </w:rPr>
        <w:t>RLS</w:t>
      </w:r>
      <w:bookmarkEnd w:id="80"/>
    </w:p>
    <w:p w14:paraId="1E20658E" w14:textId="6E8EC1DA" w:rsidR="0009659E" w:rsidRPr="0009659E" w:rsidRDefault="00E80A7A" w:rsidP="0009659E">
      <w:pPr>
        <w:rPr>
          <w:lang w:bidi="fa-IR"/>
        </w:rPr>
      </w:pPr>
      <w:r>
        <w:rPr>
          <w:lang w:bidi="fa-IR"/>
        </w:rPr>
        <w:t xml:space="preserve">There is no packing or fillblosck in the RLS system, however, the high flowrate of the solvent and the turolence caused may result in increasing PM2.5. </w:t>
      </w:r>
    </w:p>
    <w:p w14:paraId="28D95FA0" w14:textId="5BE4BA26" w:rsidR="0009659E" w:rsidRDefault="0009659E" w:rsidP="0009659E">
      <w:pPr>
        <w:pStyle w:val="Heading3"/>
        <w:rPr>
          <w:lang w:bidi="fa-IR"/>
        </w:rPr>
      </w:pPr>
      <w:bookmarkStart w:id="81" w:name="_Toc76468145"/>
      <w:r>
        <w:rPr>
          <w:lang w:bidi="fa-IR"/>
        </w:rPr>
        <w:t>Cooling tower</w:t>
      </w:r>
      <w:bookmarkEnd w:id="81"/>
    </w:p>
    <w:p w14:paraId="70C61B2B" w14:textId="64762622" w:rsidR="0009659E" w:rsidRDefault="00F74E6D" w:rsidP="0009659E">
      <w:pPr>
        <w:rPr>
          <w:lang w:bidi="fa-IR"/>
        </w:rPr>
      </w:pPr>
      <w:r>
        <w:rPr>
          <w:lang w:bidi="fa-IR"/>
        </w:rPr>
        <w:t>The fillbock in the cooling tower looks like a structured packing causing less bubbling compared to random packings. But using atomising nozzles and distribouutors will cause small droplets and may coontribut eto  PM2.5 ejmission.</w:t>
      </w:r>
    </w:p>
    <w:p w14:paraId="23A1D3AD" w14:textId="77777777" w:rsidR="00F74E6D" w:rsidRPr="0009659E" w:rsidRDefault="00F74E6D" w:rsidP="0009659E">
      <w:pPr>
        <w:rPr>
          <w:lang w:bidi="fa-IR"/>
        </w:rPr>
      </w:pPr>
    </w:p>
    <w:p w14:paraId="1E94E21F" w14:textId="7B0D38E1" w:rsidR="0009659E" w:rsidRDefault="0009659E" w:rsidP="0009659E">
      <w:pPr>
        <w:pStyle w:val="Heading3"/>
        <w:rPr>
          <w:lang w:bidi="fa-IR"/>
        </w:rPr>
      </w:pPr>
      <w:bookmarkStart w:id="82" w:name="_Toc76468146"/>
      <w:r>
        <w:rPr>
          <w:lang w:bidi="fa-IR"/>
        </w:rPr>
        <w:t>Packed column</w:t>
      </w:r>
      <w:bookmarkEnd w:id="82"/>
    </w:p>
    <w:p w14:paraId="454BFE1C" w14:textId="7DB65621" w:rsidR="0009659E" w:rsidRPr="0009659E" w:rsidRDefault="00F74E6D" w:rsidP="0009659E">
      <w:pPr>
        <w:rPr>
          <w:lang w:bidi="fa-IR"/>
        </w:rPr>
      </w:pPr>
      <w:r>
        <w:rPr>
          <w:lang w:bidi="fa-IR"/>
        </w:rPr>
        <w:t>Packed colum caused the most pressure drop and thus there was more interaction between the solvent</w:t>
      </w:r>
      <w:r w:rsidR="00E65A88">
        <w:rPr>
          <w:lang w:bidi="fa-IR"/>
        </w:rPr>
        <w:t xml:space="preserve"> </w:t>
      </w:r>
      <w:r w:rsidR="00E65A88">
        <w:rPr>
          <w:lang w:bidi="fa-IR"/>
        </w:rPr>
        <w:t>and the surface</w:t>
      </w:r>
      <w:r>
        <w:rPr>
          <w:lang w:bidi="fa-IR"/>
        </w:rPr>
        <w:t xml:space="preserve">, also much bubbling was witnessed </w:t>
      </w:r>
      <w:r w:rsidR="00E65A88">
        <w:rPr>
          <w:lang w:bidi="fa-IR"/>
        </w:rPr>
        <w:t>while testing the packed column</w:t>
      </w:r>
      <w:r>
        <w:rPr>
          <w:lang w:bidi="fa-IR"/>
        </w:rPr>
        <w:t xml:space="preserve"> which may be a causwe of PM2.5 generatioin. </w:t>
      </w:r>
    </w:p>
    <w:p w14:paraId="7FC32009" w14:textId="06120E05" w:rsidR="000B2522" w:rsidRDefault="000B2522" w:rsidP="000B2522">
      <w:pPr>
        <w:rPr>
          <w:lang w:bidi="fa-IR"/>
        </w:rPr>
      </w:pPr>
      <w:r>
        <w:rPr>
          <w:lang w:bidi="fa-IR"/>
        </w:rPr>
        <w:t>Smps plots</w:t>
      </w:r>
    </w:p>
    <w:p w14:paraId="7DB08937" w14:textId="4EB960E6" w:rsidR="000B2522" w:rsidRDefault="000B2522" w:rsidP="000B2522">
      <w:pPr>
        <w:rPr>
          <w:lang w:bidi="fa-IR"/>
        </w:rPr>
      </w:pPr>
      <w:r>
        <w:rPr>
          <w:lang w:bidi="fa-IR"/>
        </w:rPr>
        <w:t>New particle gen</w:t>
      </w:r>
    </w:p>
    <w:p w14:paraId="38C72542" w14:textId="1AAC18BD" w:rsidR="0009659E" w:rsidRDefault="0009659E" w:rsidP="0009659E">
      <w:pPr>
        <w:pStyle w:val="Heading3"/>
        <w:rPr>
          <w:lang w:bidi="fa-IR"/>
        </w:rPr>
      </w:pPr>
      <w:bookmarkStart w:id="83" w:name="_Toc76468147"/>
      <w:r>
        <w:rPr>
          <w:lang w:bidi="fa-IR"/>
        </w:rPr>
        <w:t>Discussion</w:t>
      </w:r>
      <w:bookmarkEnd w:id="83"/>
    </w:p>
    <w:p w14:paraId="5EE05868" w14:textId="1F80E09B" w:rsidR="000B2522" w:rsidRDefault="0009659E" w:rsidP="0009659E">
      <w:pPr>
        <w:pStyle w:val="Heading1"/>
        <w:rPr>
          <w:lang w:bidi="fa-IR"/>
        </w:rPr>
      </w:pPr>
      <w:bookmarkStart w:id="84" w:name="_Toc76468148"/>
      <w:r>
        <w:rPr>
          <w:lang w:bidi="fa-IR"/>
        </w:rPr>
        <w:t>Conclusion</w:t>
      </w:r>
      <w:bookmarkEnd w:id="84"/>
    </w:p>
    <w:p w14:paraId="7719CD65" w14:textId="10B92206" w:rsidR="00533D4A" w:rsidRPr="00B233B2" w:rsidRDefault="00533D4A" w:rsidP="00533D4A">
      <w:r>
        <w:fldChar w:fldCharType="begin"/>
      </w:r>
      <w:r>
        <w:instrText xml:space="preserve"> REF _Ref76464115 \h </w:instrText>
      </w:r>
      <w:r>
        <w:fldChar w:fldCharType="separate"/>
      </w:r>
      <w:r>
        <w:t xml:space="preserve">Figure </w:t>
      </w:r>
      <w:r>
        <w:rPr>
          <w:noProof/>
        </w:rPr>
        <w:t>19</w:t>
      </w:r>
      <w:r>
        <w:fldChar w:fldCharType="end"/>
      </w:r>
      <w:r>
        <w:t xml:space="preserve"> shows the total particle number concentration of the three contractors. It shows that the packed column caused considerably more particles followed by the cooling tower and RLS. One reason for this observation </w:t>
      </w:r>
      <w:commentRangeStart w:id="85"/>
      <w:commentRangeStart w:id="86"/>
      <w:r>
        <w:t xml:space="preserve">is the fact that the packed column with random packing provided the largest surface area and caused the highest pressure drop. On the contrary in RLS, where packings or fill-blocks are non-existent, caused the lowest pressure-drop, and smallest surface area and the least number of particles. </w:t>
      </w:r>
      <w:commentRangeEnd w:id="85"/>
      <w:r>
        <w:rPr>
          <w:rStyle w:val="CommentReference"/>
        </w:rPr>
        <w:commentReference w:id="85"/>
      </w:r>
      <w:commentRangeEnd w:id="86"/>
      <w:r>
        <w:rPr>
          <w:rStyle w:val="CommentReference"/>
        </w:rPr>
        <w:commentReference w:id="86"/>
      </w:r>
    </w:p>
    <w:p w14:paraId="33E98BC9" w14:textId="77777777" w:rsidR="00533D4A" w:rsidRDefault="00533D4A" w:rsidP="00533D4A">
      <w:pPr>
        <w:keepNext/>
      </w:pPr>
      <w:r w:rsidRPr="00EE54C8">
        <w:drawing>
          <wp:inline distT="0" distB="0" distL="0" distR="0" wp14:anchorId="502FD37A" wp14:editId="55D0D752">
            <wp:extent cx="5731510" cy="4683760"/>
            <wp:effectExtent l="0" t="0" r="2540" b="25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683760"/>
                    </a:xfrm>
                    <a:prstGeom prst="rect">
                      <a:avLst/>
                    </a:prstGeom>
                  </pic:spPr>
                </pic:pic>
              </a:graphicData>
            </a:graphic>
          </wp:inline>
        </w:drawing>
      </w:r>
    </w:p>
    <w:p w14:paraId="21A46DAC" w14:textId="440E6188" w:rsidR="00533D4A" w:rsidRDefault="00533D4A" w:rsidP="00533D4A">
      <w:pPr>
        <w:pStyle w:val="Caption"/>
      </w:pPr>
      <w:bookmarkStart w:id="87" w:name="_Ref76464115"/>
      <w:r>
        <w:t xml:space="preserve">Figure </w:t>
      </w:r>
      <w:fldSimple w:instr=" SEQ Figure \* ARABIC ">
        <w:r>
          <w:rPr>
            <w:noProof/>
          </w:rPr>
          <w:t>19</w:t>
        </w:r>
      </w:fldSimple>
      <w:bookmarkEnd w:id="87"/>
      <w:r>
        <w:t>, the effect of using different air capture devices on nanoparticle count</w:t>
      </w:r>
    </w:p>
    <w:p w14:paraId="3C10162F" w14:textId="77777777" w:rsidR="00533D4A" w:rsidRDefault="00533D4A" w:rsidP="00533D4A">
      <w:r>
        <w:br w:type="page"/>
      </w:r>
    </w:p>
    <w:p w14:paraId="2E3552E2" w14:textId="77777777" w:rsidR="0009659E" w:rsidRPr="000B2522" w:rsidRDefault="0009659E" w:rsidP="000B2522">
      <w:pPr>
        <w:rPr>
          <w:lang w:bidi="fa-IR"/>
        </w:rPr>
      </w:pPr>
    </w:p>
    <w:p w14:paraId="53F13ED1" w14:textId="2E18B81E" w:rsidR="004B7F67" w:rsidRDefault="004B7F67" w:rsidP="0070659A">
      <w:pPr>
        <w:pStyle w:val="Heading1"/>
        <w:rPr>
          <w:lang w:bidi="fa-IR"/>
        </w:rPr>
      </w:pPr>
      <w:bookmarkStart w:id="88" w:name="_Toc76468149"/>
      <w:r>
        <w:rPr>
          <w:lang w:bidi="fa-IR"/>
        </w:rPr>
        <w:t>Nomenclature</w:t>
      </w:r>
      <w:bookmarkEnd w:id="88"/>
    </w:p>
    <w:p w14:paraId="6CEC73AA" w14:textId="09C93F86" w:rsidR="004B7F67" w:rsidRDefault="004B7F67">
      <w:pPr>
        <w:rPr>
          <w:lang w:bidi="fa-IR"/>
        </w:rPr>
      </w:pPr>
      <w:r>
        <w:rPr>
          <w:lang w:bidi="fa-IR"/>
        </w:rPr>
        <w:t>t</w:t>
      </w:r>
      <w:r w:rsidRPr="004B7F67">
        <w:rPr>
          <w:lang w:bidi="fa-IR"/>
        </w:rPr>
        <w:t>gin</w:t>
      </w:r>
      <w:r>
        <w:rPr>
          <w:lang w:bidi="fa-IR"/>
        </w:rPr>
        <w:t>: Temperature of air at inlet</w:t>
      </w:r>
    </w:p>
    <w:p w14:paraId="1CEE7653" w14:textId="77777777" w:rsidR="004B7F67" w:rsidRDefault="004B7F67">
      <w:pPr>
        <w:rPr>
          <w:lang w:bidi="fa-IR"/>
        </w:rPr>
      </w:pPr>
      <w:r w:rsidRPr="004B7F67">
        <w:rPr>
          <w:lang w:bidi="fa-IR"/>
        </w:rPr>
        <w:t>hgin</w:t>
      </w:r>
      <w:r>
        <w:rPr>
          <w:lang w:bidi="fa-IR"/>
        </w:rPr>
        <w:t>: Relative humidity of air at inlet</w:t>
      </w:r>
    </w:p>
    <w:p w14:paraId="61EACF5C" w14:textId="77777777" w:rsidR="00745E68" w:rsidRDefault="004B7F67">
      <w:pPr>
        <w:rPr>
          <w:lang w:bidi="fa-IR"/>
        </w:rPr>
      </w:pPr>
      <w:r w:rsidRPr="004B7F67">
        <w:rPr>
          <w:lang w:bidi="fa-IR"/>
        </w:rPr>
        <w:t>tgout</w:t>
      </w:r>
      <w:r>
        <w:rPr>
          <w:lang w:bidi="fa-IR"/>
        </w:rPr>
        <w:t>: Temperature of air at</w:t>
      </w:r>
      <w:r w:rsidR="00745E68">
        <w:rPr>
          <w:lang w:bidi="fa-IR"/>
        </w:rPr>
        <w:t xml:space="preserve"> outlet</w:t>
      </w:r>
    </w:p>
    <w:p w14:paraId="0671926E" w14:textId="77777777" w:rsidR="00745E68" w:rsidRDefault="004B7F67">
      <w:pPr>
        <w:rPr>
          <w:lang w:bidi="fa-IR"/>
        </w:rPr>
      </w:pPr>
      <w:r w:rsidRPr="004B7F67">
        <w:rPr>
          <w:lang w:bidi="fa-IR"/>
        </w:rPr>
        <w:t>hgout</w:t>
      </w:r>
      <w:r w:rsidR="00745E68">
        <w:rPr>
          <w:lang w:bidi="fa-IR"/>
        </w:rPr>
        <w:t>: Relative humidity of air at outlet</w:t>
      </w:r>
    </w:p>
    <w:p w14:paraId="48EBBB7B" w14:textId="77777777" w:rsidR="00745E68" w:rsidRDefault="004B7F67">
      <w:pPr>
        <w:rPr>
          <w:lang w:bidi="fa-IR"/>
        </w:rPr>
      </w:pPr>
      <w:r w:rsidRPr="004B7F67">
        <w:rPr>
          <w:lang w:bidi="fa-IR"/>
        </w:rPr>
        <w:t>ph</w:t>
      </w:r>
      <w:r w:rsidR="00745E68">
        <w:rPr>
          <w:lang w:bidi="fa-IR"/>
        </w:rPr>
        <w:t>: PH of the solvent</w:t>
      </w:r>
    </w:p>
    <w:p w14:paraId="08853513" w14:textId="77777777" w:rsidR="00745E68" w:rsidRDefault="004B7F67">
      <w:pPr>
        <w:rPr>
          <w:lang w:bidi="fa-IR"/>
        </w:rPr>
      </w:pPr>
      <w:r w:rsidRPr="004B7F67">
        <w:rPr>
          <w:lang w:bidi="fa-IR"/>
        </w:rPr>
        <w:t>tliq</w:t>
      </w:r>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r w:rsidRPr="004B7F67">
        <w:rPr>
          <w:lang w:bidi="fa-IR"/>
        </w:rPr>
        <w:t>dp</w:t>
      </w:r>
      <w:r w:rsidR="00745E68">
        <w:rPr>
          <w:lang w:bidi="fa-IR"/>
        </w:rPr>
        <w:t>: Pressure drop across the contactor (mm.wc)</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r w:rsidRPr="004B7F67">
        <w:rPr>
          <w:lang w:bidi="fa-IR"/>
        </w:rPr>
        <w:t>dustrak</w:t>
      </w:r>
      <w:r w:rsidR="00745E68">
        <w:rPr>
          <w:lang w:bidi="fa-IR"/>
        </w:rPr>
        <w:t>: PM10 measured by TSI Dusttrak (mg/m3)</w:t>
      </w:r>
    </w:p>
    <w:p w14:paraId="77042D31" w14:textId="77777777" w:rsidR="00745E68" w:rsidRDefault="004B7F67">
      <w:pPr>
        <w:rPr>
          <w:lang w:bidi="fa-IR"/>
        </w:rPr>
      </w:pPr>
      <w:r w:rsidRPr="004B7F67">
        <w:rPr>
          <w:lang w:bidi="fa-IR"/>
        </w:rPr>
        <w:t>cmd</w:t>
      </w:r>
      <w:r w:rsidR="00745E68">
        <w:rPr>
          <w:lang w:bidi="fa-IR"/>
        </w:rPr>
        <w:t>: Particle median diameter (nm)</w:t>
      </w:r>
    </w:p>
    <w:p w14:paraId="6C4FF0BD" w14:textId="77777777" w:rsidR="00745E68" w:rsidRDefault="004B7F67">
      <w:pPr>
        <w:rPr>
          <w:lang w:bidi="fa-IR"/>
        </w:rPr>
      </w:pPr>
      <w:r w:rsidRPr="004B7F67">
        <w:rPr>
          <w:lang w:bidi="fa-IR"/>
        </w:rPr>
        <w:t>nc</w:t>
      </w:r>
      <w:r w:rsidR="00745E68">
        <w:rPr>
          <w:lang w:bidi="fa-IR"/>
        </w:rPr>
        <w:t>: Partocl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PM10 measured by TSI Aerotrak</w:t>
      </w:r>
    </w:p>
    <w:p w14:paraId="07064CC5" w14:textId="5FD8FA2B" w:rsidR="00745E68" w:rsidRDefault="004B7F67">
      <w:pPr>
        <w:rPr>
          <w:lang w:bidi="fa-IR"/>
        </w:rPr>
      </w:pPr>
      <w:r w:rsidRPr="004B7F67">
        <w:rPr>
          <w:lang w:bidi="fa-IR"/>
        </w:rPr>
        <w:t>ambpm</w:t>
      </w:r>
      <w:r w:rsidR="00745E68">
        <w:rPr>
          <w:lang w:bidi="fa-IR"/>
        </w:rPr>
        <w:t>: Ambient PM10 (mg/m3)</w:t>
      </w:r>
    </w:p>
    <w:p w14:paraId="189AB153" w14:textId="35F854CD" w:rsidR="00745E68" w:rsidRDefault="004B7F67">
      <w:pPr>
        <w:rPr>
          <w:lang w:bidi="fa-IR"/>
        </w:rPr>
      </w:pPr>
      <w:r w:rsidRPr="004B7F67">
        <w:rPr>
          <w:lang w:bidi="fa-IR"/>
        </w:rPr>
        <w:t>driftmgkg</w:t>
      </w:r>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r w:rsidRPr="004B7F67">
        <w:rPr>
          <w:lang w:bidi="fa-IR"/>
        </w:rPr>
        <w:lastRenderedPageBreak/>
        <w:t>fliq</w:t>
      </w:r>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medium, either taurate or caustic</w:t>
      </w:r>
    </w:p>
    <w:p w14:paraId="59F429FD" w14:textId="77777777" w:rsidR="00745E68" w:rsidRDefault="004B7F67">
      <w:pPr>
        <w:rPr>
          <w:lang w:bidi="fa-IR"/>
        </w:rPr>
      </w:pPr>
      <w:r w:rsidRPr="004B7F67">
        <w:rPr>
          <w:lang w:bidi="fa-IR"/>
        </w:rPr>
        <w:t>disb</w:t>
      </w:r>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89" w:name="_Toc76468150"/>
      <w:r>
        <w:rPr>
          <w:lang w:bidi="fa-IR"/>
        </w:rPr>
        <w:t>Appendix</w:t>
      </w:r>
      <w:bookmarkEnd w:id="89"/>
    </w:p>
    <w:p w14:paraId="381F83A2" w14:textId="13020CDD" w:rsidR="003C7736" w:rsidRDefault="003C7736" w:rsidP="003C7736">
      <w:pPr>
        <w:pStyle w:val="Heading2"/>
        <w:rPr>
          <w:lang w:bidi="fa-IR"/>
        </w:rPr>
      </w:pPr>
      <w:bookmarkStart w:id="90" w:name="_Toc76468151"/>
      <w:r>
        <w:rPr>
          <w:lang w:bidi="fa-IR"/>
        </w:rPr>
        <w:t>Correlations plots</w:t>
      </w:r>
      <w:bookmarkEnd w:id="90"/>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67D26265" w:rsidR="00AE50F3" w:rsidRDefault="00AE50F3" w:rsidP="00AE50F3">
      <w:pPr>
        <w:pStyle w:val="Caption"/>
      </w:pPr>
      <w:r>
        <w:t xml:space="preserve">Figure </w:t>
      </w:r>
      <w:fldSimple w:instr=" SEQ Figure \* ARABIC ">
        <w:r w:rsidR="00533D4A">
          <w:rPr>
            <w:noProof/>
          </w:rPr>
          <w:t>20</w:t>
        </w:r>
      </w:fldSimple>
      <w:r>
        <w:t xml:space="preserve">. Correlation network diagram for </w:t>
      </w:r>
      <w:commentRangeStart w:id="91"/>
      <w:r>
        <w:t>RLS</w:t>
      </w:r>
      <w:commentRangeEnd w:id="91"/>
      <w:r>
        <w:rPr>
          <w:rStyle w:val="CommentReference"/>
          <w:i w:val="0"/>
          <w:iCs w:val="0"/>
          <w:color w:val="auto"/>
        </w:rPr>
        <w:commentReference w:id="91"/>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481C0B9E" w:rsidR="003C7736" w:rsidRDefault="00AE50F3" w:rsidP="00AE50F3">
      <w:pPr>
        <w:rPr>
          <w:lang w:bidi="fa-IR"/>
        </w:rPr>
      </w:pPr>
      <w:r>
        <w:rPr>
          <w:lang w:bidi="fa-IR"/>
        </w:rPr>
        <w:t xml:space="preserve">There are correlations in the figure that are obvious and won’t be discussed; as such is the positive correlation between the inlet air velocity and pressure drop across the contactor. </w:t>
      </w:r>
      <w:commentRangeStart w:id="92"/>
      <w:r>
        <w:rPr>
          <w:lang w:bidi="fa-IR"/>
        </w:rPr>
        <w:t xml:space="preserve">It can be seen that PM10 emissions have a negative correlation with that intake air velocity while solvent drift and air </w:t>
      </w:r>
      <w:r>
        <w:rPr>
          <w:lang w:bidi="fa-IR"/>
        </w:rPr>
        <w:lastRenderedPageBreak/>
        <w:t>velocity have a positive correlation</w:t>
      </w:r>
      <w:commentRangeEnd w:id="92"/>
      <w:r>
        <w:rPr>
          <w:rStyle w:val="CommentReference"/>
        </w:rPr>
        <w:commentReference w:id="92"/>
      </w:r>
      <w:r>
        <w:rPr>
          <w:lang w:bidi="fa-IR"/>
        </w:rPr>
        <w:t>. The data points for RLS were not many and so some of the correlations that can be seen in the figure may represent a real relationship.</w:t>
      </w:r>
    </w:p>
    <w:p w14:paraId="69762CD0" w14:textId="77777777" w:rsidR="00401756" w:rsidRDefault="00401756" w:rsidP="00401756">
      <w:pPr>
        <w:keepNext/>
      </w:pPr>
      <w:r>
        <w:rPr>
          <w:noProof/>
        </w:rPr>
        <w:drawing>
          <wp:inline distT="0" distB="0" distL="0" distR="0" wp14:anchorId="3CB96372" wp14:editId="0F3CB2B5">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p>
    <w:p w14:paraId="76F67A2C" w14:textId="47658162" w:rsidR="00401756" w:rsidRDefault="00401756" w:rsidP="00401756">
      <w:pPr>
        <w:pStyle w:val="Caption"/>
      </w:pPr>
      <w:r>
        <w:t xml:space="preserve">Figure </w:t>
      </w:r>
      <w:fldSimple w:instr=" SEQ Figure \* ARABIC ">
        <w:r w:rsidR="00533D4A">
          <w:rPr>
            <w:noProof/>
          </w:rPr>
          <w:t>21</w:t>
        </w:r>
      </w:fldSimple>
      <w:r>
        <w:t>The PPMCC network graph showing the possible correlations bewteen variables in the cooling tower. Only correlation inexcess of 0.5 are showin in the graph to prevent cluttering</w:t>
      </w:r>
    </w:p>
    <w:p w14:paraId="63854767" w14:textId="77777777" w:rsidR="00401756" w:rsidRDefault="00401756" w:rsidP="00401756">
      <w:pPr>
        <w:rPr>
          <w:lang w:bidi="fa-IR"/>
        </w:rPr>
      </w:pPr>
      <w:r>
        <w:rPr>
          <w:lang w:bidi="fa-IR"/>
        </w:rPr>
        <w:t xml:space="preserve">Figure 21 illustrates the more significant correlations between recorded variables and parameters. The drift has a positive correlation with PM10 and also particulate matter emissions have a direct correlation with the median diameter of the particles. It can be seen in the figure that the type of packing and distributor affect the particle count, so they may </w:t>
      </w:r>
      <w:del w:id="93" w:author="Kiani, Ali (Energy, Newcastle)" w:date="2021-04-06T08:57:00Z">
        <w:r w:rsidDel="0071049D">
          <w:rPr>
            <w:lang w:bidi="fa-IR"/>
          </w:rPr>
          <w:delText xml:space="preserve">as well </w:delText>
        </w:r>
      </w:del>
      <w:r>
        <w:rPr>
          <w:lang w:bidi="fa-IR"/>
        </w:rPr>
        <w:t>affect the PM10 emission.</w:t>
      </w:r>
    </w:p>
    <w:p w14:paraId="441C1283" w14:textId="3F68C109" w:rsidR="00C86A6B" w:rsidRDefault="00C86A6B" w:rsidP="00C86A6B">
      <w:pPr>
        <w:rPr>
          <w:lang w:bidi="fa-IR"/>
        </w:rPr>
      </w:pPr>
      <w:r>
        <w:rPr>
          <w:lang w:bidi="fa-IR"/>
        </w:rPr>
        <w:fldChar w:fldCharType="begin"/>
      </w:r>
      <w:r>
        <w:rPr>
          <w:lang w:bidi="fa-IR"/>
        </w:rPr>
        <w:instrText xml:space="preserve"> REF _Ref76463090 \h </w:instrText>
      </w:r>
      <w:r>
        <w:rPr>
          <w:lang w:bidi="fa-IR"/>
        </w:rPr>
      </w:r>
      <w:r>
        <w:rPr>
          <w:lang w:bidi="fa-IR"/>
        </w:rPr>
        <w:fldChar w:fldCharType="separate"/>
      </w:r>
      <w:r w:rsidR="00533D4A">
        <w:t xml:space="preserve">Figure </w:t>
      </w:r>
      <w:r w:rsidR="00533D4A">
        <w:rPr>
          <w:noProof/>
        </w:rPr>
        <w:t>22</w:t>
      </w:r>
      <w:r>
        <w:rPr>
          <w:lang w:bidi="fa-IR"/>
        </w:rPr>
        <w:fldChar w:fldCharType="end"/>
      </w:r>
      <w:r>
        <w:rPr>
          <w:lang w:bidi="fa-IR"/>
        </w:rPr>
        <w:t xml:space="preserve"> depicts the correlation network for recorded variables in the packed column. Two solvents were used, hence the strong correlation between medium and ph. Solvent flow rate (fliq) shows a positive correlation with the amount of carbon dioxide absorbed (co2diff). Three different packings were used and it is shown in the network that the type of packing has a statistically significant effect on the carbon dioxide absorption, drift and pressure drop across the packing (dp). The variations in the abovementioned can be attributed to the type of packings and the fact that they provided different effective surface areas for the solvent and gas to contact.</w:t>
      </w:r>
    </w:p>
    <w:p w14:paraId="3F711FE7" w14:textId="77777777" w:rsidR="00C86A6B" w:rsidRDefault="00C86A6B" w:rsidP="00C86A6B">
      <w:pPr>
        <w:keepNext/>
      </w:pPr>
      <w:r>
        <w:rPr>
          <w:noProof/>
          <w:lang w:bidi="fa-IR"/>
        </w:rPr>
        <w:lastRenderedPageBreak/>
        <w:drawing>
          <wp:inline distT="0" distB="0" distL="0" distR="0" wp14:anchorId="0DC16CC9" wp14:editId="50770FB2">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71E1B43C" w14:textId="7434786A" w:rsidR="00C86A6B" w:rsidRDefault="00C86A6B" w:rsidP="00C86A6B">
      <w:pPr>
        <w:pStyle w:val="Caption"/>
      </w:pPr>
      <w:bookmarkStart w:id="94" w:name="_Ref76463090"/>
      <w:r>
        <w:t xml:space="preserve">Figure </w:t>
      </w:r>
      <w:fldSimple w:instr=" SEQ Figure \* ARABIC ">
        <w:r w:rsidR="00533D4A">
          <w:rPr>
            <w:noProof/>
          </w:rPr>
          <w:t>22</w:t>
        </w:r>
      </w:fldSimple>
      <w:bookmarkEnd w:id="94"/>
      <w:r>
        <w:t xml:space="preserve"> Correlations between variables in the packed column</w:t>
      </w:r>
    </w:p>
    <w:p w14:paraId="7ACC6166" w14:textId="77777777" w:rsidR="00C86A6B" w:rsidRDefault="00C86A6B" w:rsidP="00C86A6B">
      <w:r>
        <w:br w:type="page"/>
      </w:r>
    </w:p>
    <w:p w14:paraId="7D195E1D" w14:textId="2BAD53BC" w:rsidR="00401756" w:rsidRPr="00401756" w:rsidRDefault="0009659E" w:rsidP="0009659E">
      <w:pPr>
        <w:pStyle w:val="Heading2"/>
      </w:pPr>
      <w:bookmarkStart w:id="95" w:name="_Toc76468152"/>
      <w:r>
        <w:lastRenderedPageBreak/>
        <w:t>Experimental setups</w:t>
      </w:r>
      <w:bookmarkEnd w:id="95"/>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025900"/>
                    </a:xfrm>
                    <a:prstGeom prst="rect">
                      <a:avLst/>
                    </a:prstGeom>
                  </pic:spPr>
                </pic:pic>
              </a:graphicData>
            </a:graphic>
          </wp:inline>
        </w:drawing>
      </w:r>
    </w:p>
    <w:p w14:paraId="4549478D" w14:textId="73CBD5D1" w:rsidR="00D0449C" w:rsidRDefault="00D0449C" w:rsidP="00D0449C">
      <w:pPr>
        <w:pStyle w:val="Caption"/>
      </w:pPr>
      <w:r>
        <w:t xml:space="preserve">Figure </w:t>
      </w:r>
      <w:fldSimple w:instr=" SEQ Figure \* ARABIC ">
        <w:r w:rsidR="00533D4A">
          <w:rPr>
            <w:noProof/>
          </w:rPr>
          <w:t>23</w:t>
        </w:r>
      </w:fldSimple>
      <w:r>
        <w:t>, RLS expertimental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453255"/>
                    </a:xfrm>
                    <a:prstGeom prst="rect">
                      <a:avLst/>
                    </a:prstGeom>
                  </pic:spPr>
                </pic:pic>
              </a:graphicData>
            </a:graphic>
          </wp:inline>
        </w:drawing>
      </w:r>
    </w:p>
    <w:p w14:paraId="71C7299E" w14:textId="01785038" w:rsidR="00401756" w:rsidRDefault="00D0449C" w:rsidP="00401756">
      <w:pPr>
        <w:pStyle w:val="Caption"/>
      </w:pPr>
      <w:r>
        <w:t xml:space="preserve">Figure </w:t>
      </w:r>
      <w:fldSimple w:instr=" SEQ Figure \* ARABIC ">
        <w:r w:rsidR="00533D4A">
          <w:rPr>
            <w:noProof/>
          </w:rPr>
          <w:t>24</w:t>
        </w:r>
      </w:fldSimple>
      <w:r>
        <w:t>, packed column experimental setup for both random and structured packings</w:t>
      </w:r>
    </w:p>
    <w:p w14:paraId="1EF7562A" w14:textId="77777777" w:rsidR="00E93587" w:rsidRDefault="00C96E54" w:rsidP="00E93587">
      <w:pPr>
        <w:keepNext/>
      </w:pPr>
      <w:r>
        <w:rPr>
          <w:noProof/>
        </w:rPr>
        <w:lastRenderedPageBreak/>
        <w:drawing>
          <wp:inline distT="0" distB="0" distL="0" distR="0" wp14:anchorId="76C7449B" wp14:editId="2A32C368">
            <wp:extent cx="5727700" cy="7022465"/>
            <wp:effectExtent l="0" t="0" r="635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27700" cy="7022465"/>
                    </a:xfrm>
                    <a:prstGeom prst="rect">
                      <a:avLst/>
                    </a:prstGeom>
                    <a:noFill/>
                    <a:ln>
                      <a:noFill/>
                    </a:ln>
                  </pic:spPr>
                </pic:pic>
              </a:graphicData>
            </a:graphic>
          </wp:inline>
        </w:drawing>
      </w:r>
    </w:p>
    <w:p w14:paraId="1314EEA5" w14:textId="19D7D22E" w:rsidR="00C96E54" w:rsidRDefault="00E93587" w:rsidP="00E93587">
      <w:pPr>
        <w:pStyle w:val="Caption"/>
      </w:pPr>
      <w:r>
        <w:t xml:space="preserve">Figure </w:t>
      </w:r>
      <w:fldSimple w:instr=" SEQ Figure \* ARABIC ">
        <w:r w:rsidR="00533D4A">
          <w:rPr>
            <w:noProof/>
          </w:rPr>
          <w:t>25</w:t>
        </w:r>
      </w:fldSimple>
      <w:r>
        <w:t xml:space="preserve"> distributors tested on the cooling tower: a: Full-cone single nozzle; b: Hollow cone set of four nozzles; c: Shower with 1mm holes operating; d: Random plastic packings to improve coverage and evenness of the distribution; e: Shower with 1.6mm holes; f: Shower with 1 mm holes.</w:t>
      </w:r>
    </w:p>
    <w:p w14:paraId="08921FD4" w14:textId="68DBC5E7" w:rsidR="00C96E54" w:rsidRDefault="00C96E54" w:rsidP="00C96E54"/>
    <w:p w14:paraId="52443078" w14:textId="77777777" w:rsidR="00C96E54" w:rsidRPr="00C96E54" w:rsidRDefault="00C96E54" w:rsidP="00C96E54"/>
    <w:p w14:paraId="3A54F643" w14:textId="77777777" w:rsidR="0009659E" w:rsidRPr="0009659E" w:rsidRDefault="0009659E" w:rsidP="0009659E"/>
    <w:p w14:paraId="6ACF68E4" w14:textId="41FF36F2" w:rsidR="00401756" w:rsidRDefault="00C96E54" w:rsidP="00401756">
      <w:pPr>
        <w:rPr>
          <w:noProof/>
        </w:rPr>
      </w:pPr>
      <w:r>
        <w:rPr>
          <w:noProof/>
        </w:rPr>
        <w:t xml:space="preserve">  </w:t>
      </w:r>
      <w:r w:rsidR="00401756" w:rsidRPr="00401756">
        <w:rPr>
          <w:noProof/>
        </w:rPr>
        <w:t xml:space="preserve"> </w:t>
      </w:r>
      <w:r>
        <w:rPr>
          <w:noProof/>
        </w:rPr>
        <w:t xml:space="preserve">       </w:t>
      </w:r>
    </w:p>
    <w:p w14:paraId="35411833" w14:textId="01A2BB61" w:rsidR="00A40E91" w:rsidRDefault="00A40E91" w:rsidP="00401756"/>
    <w:p w14:paraId="658E7AF5" w14:textId="77777777" w:rsidR="00630F9A" w:rsidRDefault="00C96E54" w:rsidP="00630F9A">
      <w:pPr>
        <w:keepNext/>
      </w:pPr>
      <w:r>
        <w:rPr>
          <w:noProof/>
        </w:rPr>
        <w:drawing>
          <wp:inline distT="0" distB="0" distL="0" distR="0" wp14:anchorId="73B63A39" wp14:editId="572A5D41">
            <wp:extent cx="5727700" cy="6635115"/>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7700" cy="6635115"/>
                    </a:xfrm>
                    <a:prstGeom prst="rect">
                      <a:avLst/>
                    </a:prstGeom>
                    <a:noFill/>
                    <a:ln>
                      <a:noFill/>
                    </a:ln>
                  </pic:spPr>
                </pic:pic>
              </a:graphicData>
            </a:graphic>
          </wp:inline>
        </w:drawing>
      </w:r>
    </w:p>
    <w:p w14:paraId="59D41106" w14:textId="6C3AE424" w:rsidR="003A47E0" w:rsidRDefault="00630F9A" w:rsidP="00630F9A">
      <w:pPr>
        <w:pStyle w:val="Caption"/>
      </w:pPr>
      <w:r>
        <w:t xml:space="preserve">Figure </w:t>
      </w:r>
      <w:fldSimple w:instr=" SEQ Figure \* ARABIC ">
        <w:r w:rsidR="00533D4A">
          <w:rPr>
            <w:noProof/>
          </w:rPr>
          <w:t>26</w:t>
        </w:r>
      </w:fldSimple>
      <w:r>
        <w:t xml:space="preserve"> Tested distributors (continued) a: three-arm sprinkler (sp_3arm) with adjustable projection angel under operation; b: Three-arm sprinkler; c: Large-droplet low-flow sprinkler; d: large-droplet low-flow square-pattern sprinkler</w:t>
      </w:r>
    </w:p>
    <w:p w14:paraId="7C591AE0" w14:textId="1105FCD4" w:rsidR="00401756" w:rsidRDefault="00401756" w:rsidP="00401756"/>
    <w:p w14:paraId="6A13BEEC" w14:textId="1290503C" w:rsidR="0009659E" w:rsidRDefault="0009659E" w:rsidP="00401756"/>
    <w:p w14:paraId="4562C1DF" w14:textId="3F4EBE5C" w:rsidR="0009659E" w:rsidRPr="00401756" w:rsidRDefault="0009659E" w:rsidP="0009659E">
      <w:pPr>
        <w:pStyle w:val="Heading2"/>
      </w:pPr>
      <w:bookmarkStart w:id="96" w:name="_Toc76468153"/>
      <w:r>
        <w:t xml:space="preserve">External </w:t>
      </w:r>
      <w:r w:rsidR="00EF7B69">
        <w:t>links</w:t>
      </w:r>
      <w:bookmarkEnd w:id="96"/>
    </w:p>
    <w:p w14:paraId="794AEEE3" w14:textId="52190FA6" w:rsidR="00401756" w:rsidRDefault="00401756" w:rsidP="00401756">
      <w:r>
        <w:t>Link to the GitHub repository to access all codes and documents related to this manuscript:</w:t>
      </w:r>
    </w:p>
    <w:p w14:paraId="0969A4C7" w14:textId="365DC4E6" w:rsidR="00401756" w:rsidRDefault="00A40E91" w:rsidP="00401756">
      <w:hyperlink r:id="rId36" w:history="1">
        <w:r w:rsidR="00401756" w:rsidRPr="00DA3FCD">
          <w:rPr>
            <w:rStyle w:val="Hyperlink"/>
          </w:rPr>
          <w:t>https://github.com/pourkhesalian/pm-analysis</w:t>
        </w:r>
      </w:hyperlink>
    </w:p>
    <w:p w14:paraId="585C84E8" w14:textId="77777777" w:rsidR="00401756" w:rsidRPr="00401756" w:rsidRDefault="00401756" w:rsidP="00401756"/>
    <w:p w14:paraId="0C4DE811" w14:textId="6FDC4EC7" w:rsidR="00627C04" w:rsidRDefault="00A42FA7" w:rsidP="00A42FA7">
      <w:pPr>
        <w:pStyle w:val="Heading1"/>
        <w:rPr>
          <w:lang w:bidi="fa-IR"/>
        </w:rPr>
      </w:pPr>
      <w:bookmarkStart w:id="97" w:name="_Toc76468154"/>
      <w:r>
        <w:rPr>
          <w:lang w:bidi="fa-IR"/>
        </w:rPr>
        <w:t>References</w:t>
      </w:r>
      <w:bookmarkEnd w:id="97"/>
    </w:p>
    <w:p w14:paraId="7A209074" w14:textId="77777777" w:rsidR="00627C04" w:rsidRDefault="00627C04">
      <w:pPr>
        <w:rPr>
          <w:lang w:bidi="fa-IR"/>
        </w:rPr>
      </w:pPr>
    </w:p>
    <w:p w14:paraId="07B078FD" w14:textId="77777777" w:rsidR="0018003A" w:rsidRPr="0018003A" w:rsidRDefault="00627C04" w:rsidP="0018003A">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18003A" w:rsidRPr="0018003A">
        <w:t>1.</w:t>
      </w:r>
      <w:r w:rsidR="0018003A" w:rsidRPr="0018003A">
        <w:tab/>
        <w:t xml:space="preserve">Gaddis, E.S., </w:t>
      </w:r>
      <w:r w:rsidR="0018003A" w:rsidRPr="0018003A">
        <w:rPr>
          <w:i/>
        </w:rPr>
        <w:t>Mass transfer in gas–liquid contactors.</w:t>
      </w:r>
      <w:r w:rsidR="0018003A" w:rsidRPr="0018003A">
        <w:t xml:space="preserve"> Chemical Engineering and Processing: Process Intensification, 1999. </w:t>
      </w:r>
      <w:r w:rsidR="0018003A" w:rsidRPr="0018003A">
        <w:rPr>
          <w:b/>
        </w:rPr>
        <w:t>38</w:t>
      </w:r>
      <w:r w:rsidR="0018003A" w:rsidRPr="0018003A">
        <w:t>(4): p. 503-510.</w:t>
      </w:r>
    </w:p>
    <w:p w14:paraId="5C2C8EFD" w14:textId="77777777" w:rsidR="0018003A" w:rsidRPr="0018003A" w:rsidRDefault="0018003A" w:rsidP="0018003A">
      <w:pPr>
        <w:pStyle w:val="EndNoteBibliography"/>
        <w:spacing w:after="0"/>
        <w:ind w:left="720" w:hanging="720"/>
      </w:pPr>
      <w:r w:rsidRPr="0018003A">
        <w:t>2.</w:t>
      </w:r>
      <w:r w:rsidRPr="0018003A">
        <w:tab/>
        <w:t xml:space="preserve">Haddad, P.R., </w:t>
      </w:r>
      <w:r w:rsidRPr="0018003A">
        <w:rPr>
          <w:i/>
        </w:rPr>
        <w:t>The encyclopedia of separation science.</w:t>
      </w:r>
      <w:r w:rsidRPr="0018003A">
        <w:t xml:space="preserve"> TrAC-Trends in Analytical Chemistry, 2004. </w:t>
      </w:r>
      <w:r w:rsidRPr="0018003A">
        <w:rPr>
          <w:b/>
        </w:rPr>
        <w:t>23</w:t>
      </w:r>
      <w:r w:rsidRPr="0018003A">
        <w:t>(9): p. iii-iv.</w:t>
      </w:r>
    </w:p>
    <w:p w14:paraId="3EDBE434" w14:textId="77777777" w:rsidR="0018003A" w:rsidRPr="0018003A" w:rsidRDefault="0018003A" w:rsidP="0018003A">
      <w:pPr>
        <w:pStyle w:val="EndNoteBibliography"/>
        <w:spacing w:after="0"/>
        <w:ind w:left="720" w:hanging="720"/>
      </w:pPr>
      <w:r w:rsidRPr="0018003A">
        <w:t>3.</w:t>
      </w:r>
      <w:r w:rsidRPr="0018003A">
        <w:tab/>
        <w:t xml:space="preserve">Bhargava, A., </w:t>
      </w:r>
      <w:r w:rsidRPr="0018003A">
        <w:rPr>
          <w:i/>
        </w:rPr>
        <w:t>Wet scrubbers–design of spray tower to control air pollutants.</w:t>
      </w:r>
      <w:r w:rsidRPr="0018003A">
        <w:t xml:space="preserve"> Int. J. Environ. Planning and Dev, 2017. </w:t>
      </w:r>
      <w:r w:rsidRPr="0018003A">
        <w:rPr>
          <w:b/>
        </w:rPr>
        <w:t>1</w:t>
      </w:r>
      <w:r w:rsidRPr="0018003A">
        <w:t>(1): p. 36-41.</w:t>
      </w:r>
    </w:p>
    <w:p w14:paraId="38757835" w14:textId="77777777" w:rsidR="0018003A" w:rsidRPr="0018003A" w:rsidRDefault="0018003A" w:rsidP="0018003A">
      <w:pPr>
        <w:pStyle w:val="EndNoteBibliography"/>
        <w:spacing w:after="0"/>
        <w:ind w:left="720" w:hanging="720"/>
      </w:pPr>
      <w:r w:rsidRPr="0018003A">
        <w:t>4.</w:t>
      </w:r>
      <w:r w:rsidRPr="0018003A">
        <w:tab/>
        <w:t xml:space="preserve">Veltman, K., B. Singh, and E.G. Hertwich, </w:t>
      </w:r>
      <w:r w:rsidRPr="0018003A">
        <w:rPr>
          <w:i/>
        </w:rPr>
        <w:t>Human and environmental impact assessment of postcombustion CO2 capture focusing on emissions from amine-based scrubbing solvents to air.</w:t>
      </w:r>
      <w:r w:rsidRPr="0018003A">
        <w:t xml:space="preserve"> Environmental science &amp; technology, 2010. </w:t>
      </w:r>
      <w:r w:rsidRPr="0018003A">
        <w:rPr>
          <w:b/>
        </w:rPr>
        <w:t>44</w:t>
      </w:r>
      <w:r w:rsidRPr="0018003A">
        <w:t>(4): p. 1496-1502.</w:t>
      </w:r>
    </w:p>
    <w:p w14:paraId="7D62DD3D" w14:textId="77777777" w:rsidR="0018003A" w:rsidRPr="0018003A" w:rsidRDefault="0018003A" w:rsidP="0018003A">
      <w:pPr>
        <w:pStyle w:val="EndNoteBibliography"/>
        <w:spacing w:after="0"/>
        <w:ind w:left="720" w:hanging="720"/>
      </w:pPr>
      <w:r w:rsidRPr="0018003A">
        <w:t>5.</w:t>
      </w:r>
      <w:r w:rsidRPr="0018003A">
        <w:tab/>
        <w:t xml:space="preserve">Lucas Miralles, M., P.J. Martínez Beltrán, and A. Viedma Robles, </w:t>
      </w:r>
      <w:r w:rsidRPr="0018003A">
        <w:rPr>
          <w:i/>
        </w:rPr>
        <w:t>Experimental determination of drift loss from a cooling tower with different drift eliminators using the chemical balance method.</w:t>
      </w:r>
      <w:r w:rsidRPr="0018003A">
        <w:t xml:space="preserve"> 2012.</w:t>
      </w:r>
    </w:p>
    <w:p w14:paraId="61C63B3C" w14:textId="77777777" w:rsidR="0018003A" w:rsidRPr="0018003A" w:rsidRDefault="0018003A" w:rsidP="0018003A">
      <w:pPr>
        <w:pStyle w:val="EndNoteBibliography"/>
        <w:spacing w:after="0"/>
        <w:ind w:left="720" w:hanging="720"/>
      </w:pPr>
      <w:r w:rsidRPr="0018003A">
        <w:t>6.</w:t>
      </w:r>
      <w:r w:rsidRPr="0018003A">
        <w:tab/>
        <w:t xml:space="preserve">Song, Y., G. Wu, and B. Song. </w:t>
      </w:r>
      <w:r w:rsidRPr="0018003A">
        <w:rPr>
          <w:i/>
        </w:rPr>
        <w:t>Analysis of drift loss and concentration change of wet cooling tower</w:t>
      </w:r>
      <w:r w:rsidRPr="0018003A">
        <w:t xml:space="preserve">. in </w:t>
      </w:r>
      <w:r w:rsidRPr="0018003A">
        <w:rPr>
          <w:i/>
        </w:rPr>
        <w:t>IOP Conference Series: Earth and Environmental Science</w:t>
      </w:r>
      <w:r w:rsidRPr="0018003A">
        <w:t>. 2020. IOP Publishing.</w:t>
      </w:r>
    </w:p>
    <w:p w14:paraId="586D309F" w14:textId="77777777" w:rsidR="0018003A" w:rsidRPr="0018003A" w:rsidRDefault="0018003A" w:rsidP="0018003A">
      <w:pPr>
        <w:pStyle w:val="EndNoteBibliography"/>
        <w:spacing w:after="0"/>
        <w:ind w:left="720" w:hanging="720"/>
      </w:pPr>
      <w:r w:rsidRPr="0018003A">
        <w:t>7.</w:t>
      </w:r>
      <w:r w:rsidRPr="0018003A">
        <w:tab/>
        <w:t xml:space="preserve">Lucas, M., P. Martínez, and A. Viedma, </w:t>
      </w:r>
      <w:r w:rsidRPr="0018003A">
        <w:rPr>
          <w:i/>
        </w:rPr>
        <w:t>Experimental determination of drift loss from a cooling tower with different drift eliminators using the chemical balance method.</w:t>
      </w:r>
      <w:r w:rsidRPr="0018003A">
        <w:t xml:space="preserve"> International journal of refrigeration, 2012. </w:t>
      </w:r>
      <w:r w:rsidRPr="0018003A">
        <w:rPr>
          <w:b/>
        </w:rPr>
        <w:t>35</w:t>
      </w:r>
      <w:r w:rsidRPr="0018003A">
        <w:t>(6): p. 1779-1788.</w:t>
      </w:r>
    </w:p>
    <w:p w14:paraId="576C98DF" w14:textId="77777777" w:rsidR="0018003A" w:rsidRPr="0018003A" w:rsidRDefault="0018003A" w:rsidP="0018003A">
      <w:pPr>
        <w:pStyle w:val="EndNoteBibliography"/>
        <w:spacing w:after="0"/>
        <w:ind w:left="720" w:hanging="720"/>
      </w:pPr>
      <w:r w:rsidRPr="0018003A">
        <w:t>8.</w:t>
      </w:r>
      <w:r w:rsidRPr="0018003A">
        <w:tab/>
        <w:t xml:space="preserve">Ruiz, J., A. Kaiser, and M. Lucas, </w:t>
      </w:r>
      <w:r w:rsidRPr="0018003A">
        <w:rPr>
          <w:i/>
        </w:rPr>
        <w:t>Experimental determination of drift and PM10 cooling tower emissions: Influence of components and operating conditions.</w:t>
      </w:r>
      <w:r w:rsidRPr="0018003A">
        <w:t xml:space="preserve"> Environmental Pollution, 2017. </w:t>
      </w:r>
      <w:r w:rsidRPr="0018003A">
        <w:rPr>
          <w:b/>
        </w:rPr>
        <w:t>230</w:t>
      </w:r>
      <w:r w:rsidRPr="0018003A">
        <w:t>: p. 422-431.</w:t>
      </w:r>
    </w:p>
    <w:p w14:paraId="285AAC6D" w14:textId="77777777" w:rsidR="0018003A" w:rsidRPr="0018003A" w:rsidRDefault="0018003A" w:rsidP="0018003A">
      <w:pPr>
        <w:pStyle w:val="EndNoteBibliography"/>
        <w:spacing w:after="0"/>
        <w:ind w:left="720" w:hanging="720"/>
      </w:pPr>
      <w:r w:rsidRPr="0018003A">
        <w:t>9.</w:t>
      </w:r>
      <w:r w:rsidRPr="0018003A">
        <w:tab/>
        <w:t xml:space="preserve">Mouchtouri, V.A., et al., </w:t>
      </w:r>
      <w:r w:rsidRPr="0018003A">
        <w:rPr>
          <w:i/>
        </w:rPr>
        <w:t>Legionella species colonization in cooling towers: risk factors and assessment of control measures.</w:t>
      </w:r>
      <w:r w:rsidRPr="0018003A">
        <w:t xml:space="preserve"> American journal of infection control, 2010. </w:t>
      </w:r>
      <w:r w:rsidRPr="0018003A">
        <w:rPr>
          <w:b/>
        </w:rPr>
        <w:t>38</w:t>
      </w:r>
      <w:r w:rsidRPr="0018003A">
        <w:t>(1): p. 50-55.</w:t>
      </w:r>
    </w:p>
    <w:p w14:paraId="3A8EBF83" w14:textId="77777777" w:rsidR="0018003A" w:rsidRPr="0018003A" w:rsidRDefault="0018003A" w:rsidP="0018003A">
      <w:pPr>
        <w:pStyle w:val="EndNoteBibliography"/>
        <w:spacing w:after="0"/>
        <w:ind w:left="720" w:hanging="720"/>
        <w:rPr>
          <w:i/>
        </w:rPr>
      </w:pPr>
      <w:r w:rsidRPr="0018003A">
        <w:t>10.</w:t>
      </w:r>
      <w:r w:rsidRPr="0018003A">
        <w:tab/>
        <w:t xml:space="preserve">FOUNDRIES, I., </w:t>
      </w:r>
      <w:r w:rsidRPr="0018003A">
        <w:rPr>
          <w:i/>
        </w:rPr>
        <w:t>BACKGROUND REPORT AP-42 SECTION 12.10.</w:t>
      </w:r>
    </w:p>
    <w:p w14:paraId="5E272748" w14:textId="77777777" w:rsidR="0018003A" w:rsidRPr="0018003A" w:rsidRDefault="0018003A" w:rsidP="0018003A">
      <w:pPr>
        <w:pStyle w:val="EndNoteBibliography"/>
        <w:spacing w:after="0"/>
        <w:ind w:left="720" w:hanging="720"/>
      </w:pPr>
      <w:r w:rsidRPr="0018003A">
        <w:t>11.</w:t>
      </w:r>
      <w:r w:rsidRPr="0018003A">
        <w:tab/>
        <w:t xml:space="preserve">Saxena, P. and S. Sonwani, </w:t>
      </w:r>
      <w:r w:rsidRPr="0018003A">
        <w:rPr>
          <w:i/>
        </w:rPr>
        <w:t>Policy Regulations and Future Recommendations</w:t>
      </w:r>
      <w:r w:rsidRPr="0018003A">
        <w:t xml:space="preserve">, in </w:t>
      </w:r>
      <w:r w:rsidRPr="0018003A">
        <w:rPr>
          <w:i/>
        </w:rPr>
        <w:t>Criteria Air Pollutants and their Impact on Environmental Health</w:t>
      </w:r>
      <w:r w:rsidRPr="0018003A">
        <w:t>. 2019, Springer. p. 127-157.</w:t>
      </w:r>
    </w:p>
    <w:p w14:paraId="6C0E8947" w14:textId="77777777" w:rsidR="0018003A" w:rsidRPr="0018003A" w:rsidRDefault="0018003A" w:rsidP="0018003A">
      <w:pPr>
        <w:pStyle w:val="EndNoteBibliography"/>
        <w:spacing w:after="0"/>
        <w:ind w:left="720" w:hanging="720"/>
      </w:pPr>
      <w:r w:rsidRPr="0018003A">
        <w:t>12.</w:t>
      </w:r>
      <w:r w:rsidRPr="0018003A">
        <w:tab/>
        <w:t xml:space="preserve">Nicas, M., W.W. Nazaroff, and A. Hubbard, </w:t>
      </w:r>
      <w:r w:rsidRPr="0018003A">
        <w:rPr>
          <w:i/>
        </w:rPr>
        <w:t>Toward understanding the risk of secondary airborne infection: emission of respirable pathogens.</w:t>
      </w:r>
      <w:r w:rsidRPr="0018003A">
        <w:t xml:space="preserve"> Journal of occupational and environmental hygiene, 2005. </w:t>
      </w:r>
      <w:r w:rsidRPr="0018003A">
        <w:rPr>
          <w:b/>
        </w:rPr>
        <w:t>2</w:t>
      </w:r>
      <w:r w:rsidRPr="0018003A">
        <w:t>(3): p. 143-154.</w:t>
      </w:r>
    </w:p>
    <w:p w14:paraId="3B165AF6" w14:textId="77777777" w:rsidR="0018003A" w:rsidRPr="0018003A" w:rsidRDefault="0018003A" w:rsidP="0018003A">
      <w:pPr>
        <w:pStyle w:val="EndNoteBibliography"/>
        <w:spacing w:after="0"/>
        <w:ind w:left="720" w:hanging="720"/>
      </w:pPr>
      <w:r w:rsidRPr="0018003A">
        <w:t>13.</w:t>
      </w:r>
      <w:r w:rsidRPr="0018003A">
        <w:tab/>
        <w:t xml:space="preserve">Wardhaugh, L.T., C.B. Solnordal, and A. Allport, </w:t>
      </w:r>
      <w:r w:rsidRPr="0018003A">
        <w:rPr>
          <w:i/>
        </w:rPr>
        <w:t>Design and performance of the rotating liquid sheet contactor.</w:t>
      </w:r>
      <w:r w:rsidRPr="0018003A">
        <w:t xml:space="preserve"> Chemical Engineering and Processing: Process Intensification, 2017. </w:t>
      </w:r>
      <w:r w:rsidRPr="0018003A">
        <w:rPr>
          <w:b/>
        </w:rPr>
        <w:t>113</w:t>
      </w:r>
      <w:r w:rsidRPr="0018003A">
        <w:t>: p. 102-117.</w:t>
      </w:r>
    </w:p>
    <w:p w14:paraId="6A3591F0" w14:textId="77777777" w:rsidR="0018003A" w:rsidRPr="0018003A" w:rsidRDefault="0018003A" w:rsidP="0018003A">
      <w:pPr>
        <w:pStyle w:val="EndNoteBibliography"/>
        <w:spacing w:after="0"/>
        <w:ind w:left="720" w:hanging="720"/>
      </w:pPr>
      <w:r w:rsidRPr="0018003A">
        <w:t>14.</w:t>
      </w:r>
      <w:r w:rsidRPr="0018003A">
        <w:tab/>
        <w:t xml:space="preserve">Leimkühler, H.-J., </w:t>
      </w:r>
      <w:r w:rsidRPr="0018003A">
        <w:rPr>
          <w:i/>
        </w:rPr>
        <w:t>Managing CO2 emissions in the chemical industry</w:t>
      </w:r>
      <w:r w:rsidRPr="0018003A">
        <w:t>. 2010: John Wiley &amp; Sons.</w:t>
      </w:r>
    </w:p>
    <w:p w14:paraId="7E598AB1" w14:textId="77777777" w:rsidR="0018003A" w:rsidRPr="0018003A" w:rsidRDefault="0018003A" w:rsidP="0018003A">
      <w:pPr>
        <w:pStyle w:val="EndNoteBibliography"/>
        <w:spacing w:after="0"/>
        <w:ind w:left="720" w:hanging="720"/>
      </w:pPr>
      <w:r w:rsidRPr="0018003A">
        <w:t>15.</w:t>
      </w:r>
      <w:r w:rsidRPr="0018003A">
        <w:tab/>
        <w:t xml:space="preserve">Tan, L.S., et al., </w:t>
      </w:r>
      <w:r w:rsidRPr="0018003A">
        <w:rPr>
          <w:i/>
        </w:rPr>
        <w:t>Factors affecting CO2 absorption efficiency in packed column: A review.</w:t>
      </w:r>
      <w:r w:rsidRPr="0018003A">
        <w:t xml:space="preserve"> Journal of Industrial and Engineering Chemistry, 2012. </w:t>
      </w:r>
      <w:r w:rsidRPr="0018003A">
        <w:rPr>
          <w:b/>
        </w:rPr>
        <w:t>18</w:t>
      </w:r>
      <w:r w:rsidRPr="0018003A">
        <w:t>(6): p. 1874-1883.</w:t>
      </w:r>
    </w:p>
    <w:p w14:paraId="1D74F8AE" w14:textId="77777777" w:rsidR="0018003A" w:rsidRPr="0018003A" w:rsidRDefault="0018003A" w:rsidP="0018003A">
      <w:pPr>
        <w:pStyle w:val="EndNoteBibliography"/>
        <w:spacing w:after="0"/>
        <w:ind w:left="720" w:hanging="720"/>
      </w:pPr>
      <w:r w:rsidRPr="0018003A">
        <w:t>16.</w:t>
      </w:r>
      <w:r w:rsidRPr="0018003A">
        <w:tab/>
        <w:t xml:space="preserve">Reisman, J. and G. Frisbie, </w:t>
      </w:r>
      <w:r w:rsidRPr="0018003A">
        <w:rPr>
          <w:i/>
        </w:rPr>
        <w:t>Calculating realistic PM10 emissions from cooling towers.</w:t>
      </w:r>
      <w:r w:rsidRPr="0018003A">
        <w:t xml:space="preserve"> Environmental progress, 2002. </w:t>
      </w:r>
      <w:r w:rsidRPr="0018003A">
        <w:rPr>
          <w:b/>
        </w:rPr>
        <w:t>21</w:t>
      </w:r>
      <w:r w:rsidRPr="0018003A">
        <w:t>(2): p. 127-130.</w:t>
      </w:r>
    </w:p>
    <w:p w14:paraId="41C1F460" w14:textId="77777777" w:rsidR="0018003A" w:rsidRPr="0018003A" w:rsidRDefault="0018003A" w:rsidP="0018003A">
      <w:pPr>
        <w:pStyle w:val="EndNoteBibliography"/>
        <w:spacing w:after="0"/>
        <w:ind w:left="720" w:hanging="720"/>
      </w:pPr>
      <w:r w:rsidRPr="0018003A">
        <w:t>17.</w:t>
      </w:r>
      <w:r w:rsidRPr="0018003A">
        <w:tab/>
        <w:t xml:space="preserve">Ruiz, J., et al., </w:t>
      </w:r>
      <w:r w:rsidRPr="0018003A">
        <w:rPr>
          <w:i/>
        </w:rPr>
        <w:t>Experimental measurement of cooling tower emissions using image processing of sensitive papers.</w:t>
      </w:r>
      <w:r w:rsidRPr="0018003A">
        <w:t xml:space="preserve"> Atmospheric Environment, 2013. </w:t>
      </w:r>
      <w:r w:rsidRPr="0018003A">
        <w:rPr>
          <w:b/>
        </w:rPr>
        <w:t>69</w:t>
      </w:r>
      <w:r w:rsidRPr="0018003A">
        <w:t>: p. 170-181.</w:t>
      </w:r>
    </w:p>
    <w:p w14:paraId="3A48F6FE" w14:textId="77777777" w:rsidR="0018003A" w:rsidRPr="0018003A" w:rsidRDefault="0018003A" w:rsidP="0018003A">
      <w:pPr>
        <w:pStyle w:val="EndNoteBibliography"/>
        <w:spacing w:after="0"/>
        <w:ind w:left="720" w:hanging="720"/>
      </w:pPr>
      <w:r w:rsidRPr="0018003A">
        <w:t>18.</w:t>
      </w:r>
      <w:r w:rsidRPr="0018003A">
        <w:tab/>
        <w:t xml:space="preserve">Kumar, D., et al., </w:t>
      </w:r>
      <w:r w:rsidRPr="0018003A">
        <w:rPr>
          <w:i/>
        </w:rPr>
        <w:t>4E (Energy, Exergy, Economic and Environmental) Analysis of the Novel Design of Wet Cooling Tower.</w:t>
      </w:r>
      <w:r w:rsidRPr="0018003A">
        <w:t xml:space="preserve"> Journal of Thermal Engineering, 2020. </w:t>
      </w:r>
      <w:r w:rsidRPr="0018003A">
        <w:rPr>
          <w:b/>
        </w:rPr>
        <w:t>6</w:t>
      </w:r>
      <w:r w:rsidRPr="0018003A">
        <w:t>(3): p. 253-267.</w:t>
      </w:r>
    </w:p>
    <w:p w14:paraId="36643002" w14:textId="77777777" w:rsidR="0018003A" w:rsidRPr="0018003A" w:rsidRDefault="0018003A" w:rsidP="0018003A">
      <w:pPr>
        <w:pStyle w:val="EndNoteBibliography"/>
        <w:spacing w:after="0"/>
        <w:ind w:left="720" w:hanging="720"/>
      </w:pPr>
      <w:r w:rsidRPr="0018003A">
        <w:t>19.</w:t>
      </w:r>
      <w:r w:rsidRPr="0018003A">
        <w:tab/>
        <w:t xml:space="preserve">Organization, W.H., </w:t>
      </w:r>
      <w:r w:rsidRPr="0018003A">
        <w:rPr>
          <w:i/>
        </w:rPr>
        <w:t>Hazard prevention and control in the work environment: Airborne dust.</w:t>
      </w:r>
      <w:r w:rsidRPr="0018003A">
        <w:t xml:space="preserve"> 2002.</w:t>
      </w:r>
    </w:p>
    <w:p w14:paraId="5F959F9D" w14:textId="77777777" w:rsidR="0018003A" w:rsidRPr="0018003A" w:rsidRDefault="0018003A" w:rsidP="0018003A">
      <w:pPr>
        <w:pStyle w:val="EndNoteBibliography"/>
        <w:spacing w:after="0"/>
        <w:ind w:left="720" w:hanging="720"/>
      </w:pPr>
      <w:r w:rsidRPr="0018003A">
        <w:t>20.</w:t>
      </w:r>
      <w:r w:rsidRPr="0018003A">
        <w:tab/>
        <w:t xml:space="preserve">Nriagu, J.O., </w:t>
      </w:r>
      <w:r w:rsidRPr="0018003A">
        <w:rPr>
          <w:i/>
        </w:rPr>
        <w:t>Encyclopedia of environmental health</w:t>
      </w:r>
      <w:r w:rsidRPr="0018003A">
        <w:t>. 2019: Elsevier.</w:t>
      </w:r>
    </w:p>
    <w:p w14:paraId="675B65B4" w14:textId="77777777" w:rsidR="0018003A" w:rsidRPr="0018003A" w:rsidRDefault="0018003A" w:rsidP="0018003A">
      <w:pPr>
        <w:pStyle w:val="EndNoteBibliography"/>
        <w:spacing w:after="0"/>
        <w:ind w:left="720" w:hanging="720"/>
      </w:pPr>
      <w:r w:rsidRPr="0018003A">
        <w:t>21.</w:t>
      </w:r>
      <w:r w:rsidRPr="0018003A">
        <w:tab/>
        <w:t xml:space="preserve">Perrino, C., </w:t>
      </w:r>
      <w:r w:rsidRPr="0018003A">
        <w:rPr>
          <w:i/>
        </w:rPr>
        <w:t>Atmospheric particulate matter.</w:t>
      </w:r>
      <w:r w:rsidRPr="0018003A">
        <w:t xml:space="preserve"> Biophysics and Bioengineering Letters, 2010. </w:t>
      </w:r>
      <w:r w:rsidRPr="0018003A">
        <w:rPr>
          <w:b/>
        </w:rPr>
        <w:t>3</w:t>
      </w:r>
      <w:r w:rsidRPr="0018003A">
        <w:t>(1).</w:t>
      </w:r>
    </w:p>
    <w:p w14:paraId="5D88F03A" w14:textId="77777777" w:rsidR="0018003A" w:rsidRPr="0018003A" w:rsidRDefault="0018003A" w:rsidP="0018003A">
      <w:pPr>
        <w:pStyle w:val="EndNoteBibliography"/>
        <w:spacing w:after="0"/>
        <w:ind w:left="720" w:hanging="720"/>
      </w:pPr>
      <w:r w:rsidRPr="0018003A">
        <w:t>22.</w:t>
      </w:r>
      <w:r w:rsidRPr="0018003A">
        <w:tab/>
        <w:t xml:space="preserve">Pratsinis, S.E. and S. Vemury, </w:t>
      </w:r>
      <w:r w:rsidRPr="0018003A">
        <w:rPr>
          <w:i/>
        </w:rPr>
        <w:t>Particle formation in gases: A review.</w:t>
      </w:r>
      <w:r w:rsidRPr="0018003A">
        <w:t xml:space="preserve"> Powder Technology, 1996. </w:t>
      </w:r>
      <w:r w:rsidRPr="0018003A">
        <w:rPr>
          <w:b/>
        </w:rPr>
        <w:t>88</w:t>
      </w:r>
      <w:r w:rsidRPr="0018003A">
        <w:t>(3): p. 267-273.</w:t>
      </w:r>
    </w:p>
    <w:p w14:paraId="413E4B45" w14:textId="77777777" w:rsidR="0018003A" w:rsidRPr="0018003A" w:rsidRDefault="0018003A" w:rsidP="0018003A">
      <w:pPr>
        <w:pStyle w:val="EndNoteBibliography"/>
        <w:spacing w:after="0"/>
        <w:ind w:left="720" w:hanging="720"/>
      </w:pPr>
      <w:r w:rsidRPr="0018003A">
        <w:t>23.</w:t>
      </w:r>
      <w:r w:rsidRPr="0018003A">
        <w:tab/>
        <w:t xml:space="preserve">Naito, M., et al., </w:t>
      </w:r>
      <w:r w:rsidRPr="0018003A">
        <w:rPr>
          <w:i/>
        </w:rPr>
        <w:t>Nanoparticle technology handbook</w:t>
      </w:r>
      <w:r w:rsidRPr="0018003A">
        <w:t>. 2018: Elsevier.</w:t>
      </w:r>
    </w:p>
    <w:p w14:paraId="5DB8A2EB" w14:textId="77777777" w:rsidR="0018003A" w:rsidRPr="0018003A" w:rsidRDefault="0018003A" w:rsidP="0018003A">
      <w:pPr>
        <w:pStyle w:val="EndNoteBibliography"/>
        <w:spacing w:after="0"/>
        <w:ind w:left="720" w:hanging="720"/>
      </w:pPr>
      <w:r w:rsidRPr="0018003A">
        <w:t>24.</w:t>
      </w:r>
      <w:r w:rsidRPr="0018003A">
        <w:tab/>
        <w:t xml:space="preserve">Darquenne, C., </w:t>
      </w:r>
      <w:r w:rsidRPr="0018003A">
        <w:rPr>
          <w:i/>
        </w:rPr>
        <w:t>Aerosol deposition in health and disease.</w:t>
      </w:r>
      <w:r w:rsidRPr="0018003A">
        <w:t xml:space="preserve"> Journal of aerosol medicine and pulmonary drug delivery, 2012. </w:t>
      </w:r>
      <w:r w:rsidRPr="0018003A">
        <w:rPr>
          <w:b/>
        </w:rPr>
        <w:t>25</w:t>
      </w:r>
      <w:r w:rsidRPr="0018003A">
        <w:t>(3): p. 140-147.</w:t>
      </w:r>
    </w:p>
    <w:p w14:paraId="621B02DB" w14:textId="77777777" w:rsidR="0018003A" w:rsidRPr="0018003A" w:rsidRDefault="0018003A" w:rsidP="0018003A">
      <w:pPr>
        <w:pStyle w:val="EndNoteBibliography"/>
        <w:spacing w:after="0"/>
        <w:ind w:left="720" w:hanging="720"/>
      </w:pPr>
      <w:r w:rsidRPr="0018003A">
        <w:t>25.</w:t>
      </w:r>
      <w:r w:rsidRPr="0018003A">
        <w:tab/>
        <w:t xml:space="preserve">Kanakidou, M., et al., </w:t>
      </w:r>
      <w:r w:rsidRPr="0018003A">
        <w:rPr>
          <w:i/>
        </w:rPr>
        <w:t>Organic aerosol and global climate modelling: a review.</w:t>
      </w:r>
      <w:r w:rsidRPr="0018003A">
        <w:t xml:space="preserve"> Atmospheric Chemistry and Physics, 2005. </w:t>
      </w:r>
      <w:r w:rsidRPr="0018003A">
        <w:rPr>
          <w:b/>
        </w:rPr>
        <w:t>5</w:t>
      </w:r>
      <w:r w:rsidRPr="0018003A">
        <w:t>(4): p. 1053-1123.</w:t>
      </w:r>
    </w:p>
    <w:p w14:paraId="08886549" w14:textId="77777777" w:rsidR="0018003A" w:rsidRPr="0018003A" w:rsidRDefault="0018003A" w:rsidP="0018003A">
      <w:pPr>
        <w:pStyle w:val="EndNoteBibliography"/>
        <w:spacing w:after="0"/>
        <w:ind w:left="720" w:hanging="720"/>
      </w:pPr>
      <w:r w:rsidRPr="0018003A">
        <w:t>26.</w:t>
      </w:r>
      <w:r w:rsidRPr="0018003A">
        <w:tab/>
        <w:t xml:space="preserve">Kumar, P., et al., </w:t>
      </w:r>
      <w:r w:rsidRPr="0018003A">
        <w:rPr>
          <w:i/>
        </w:rPr>
        <w:t>A review of the characteristics of nanoparticles in the urban atmosphere and the prospects for developing regulatory controls.</w:t>
      </w:r>
      <w:r w:rsidRPr="0018003A">
        <w:t xml:space="preserve"> Atmospheric Environment, 2010. </w:t>
      </w:r>
      <w:r w:rsidRPr="0018003A">
        <w:rPr>
          <w:b/>
        </w:rPr>
        <w:t>44</w:t>
      </w:r>
      <w:r w:rsidRPr="0018003A">
        <w:t>(39): p. 5035-5052.</w:t>
      </w:r>
    </w:p>
    <w:p w14:paraId="079181AF" w14:textId="77777777" w:rsidR="0018003A" w:rsidRPr="0018003A" w:rsidRDefault="0018003A" w:rsidP="0018003A">
      <w:pPr>
        <w:pStyle w:val="EndNoteBibliography"/>
        <w:spacing w:after="0"/>
        <w:ind w:left="720" w:hanging="720"/>
      </w:pPr>
      <w:r w:rsidRPr="0018003A">
        <w:t>27.</w:t>
      </w:r>
      <w:r w:rsidRPr="0018003A">
        <w:tab/>
        <w:t xml:space="preserve">Moser, P., et al., </w:t>
      </w:r>
      <w:r w:rsidRPr="0018003A">
        <w:rPr>
          <w:i/>
        </w:rPr>
        <w:t>Demonstrating emission reduction–results from the post-combustion capture pilot plant at Niederaussem.</w:t>
      </w:r>
      <w:r w:rsidRPr="0018003A">
        <w:t xml:space="preserve"> Energy Procedia, 2014. </w:t>
      </w:r>
      <w:r w:rsidRPr="0018003A">
        <w:rPr>
          <w:b/>
        </w:rPr>
        <w:t>63</w:t>
      </w:r>
      <w:r w:rsidRPr="0018003A">
        <w:t>: p. 902-910.</w:t>
      </w:r>
    </w:p>
    <w:p w14:paraId="410EF085" w14:textId="77777777" w:rsidR="0018003A" w:rsidRPr="0018003A" w:rsidRDefault="0018003A" w:rsidP="0018003A">
      <w:pPr>
        <w:pStyle w:val="EndNoteBibliography"/>
        <w:spacing w:after="0"/>
        <w:ind w:left="720" w:hanging="720"/>
      </w:pPr>
      <w:r w:rsidRPr="0018003A">
        <w:t>28.</w:t>
      </w:r>
      <w:r w:rsidRPr="0018003A">
        <w:tab/>
        <w:t xml:space="preserve">Pena, J., J. Norman, and D. Thomson, </w:t>
      </w:r>
      <w:r w:rsidRPr="0018003A">
        <w:rPr>
          <w:i/>
        </w:rPr>
        <w:t>Isokinetic sampler for continuous airborne aerosol measurements.</w:t>
      </w:r>
      <w:r w:rsidRPr="0018003A">
        <w:t xml:space="preserve"> Journal of the Air Pollution Control Association, 1977. </w:t>
      </w:r>
      <w:r w:rsidRPr="0018003A">
        <w:rPr>
          <w:b/>
        </w:rPr>
        <w:t>27</w:t>
      </w:r>
      <w:r w:rsidRPr="0018003A">
        <w:t>(4): p. 337-341.</w:t>
      </w:r>
    </w:p>
    <w:p w14:paraId="012B35F9" w14:textId="77777777" w:rsidR="0018003A" w:rsidRPr="0018003A" w:rsidRDefault="0018003A" w:rsidP="0018003A">
      <w:pPr>
        <w:pStyle w:val="EndNoteBibliography"/>
        <w:spacing w:after="0"/>
        <w:ind w:left="720" w:hanging="720"/>
      </w:pPr>
      <w:r w:rsidRPr="0018003A">
        <w:t>29.</w:t>
      </w:r>
      <w:r w:rsidRPr="0018003A">
        <w:tab/>
        <w:t xml:space="preserve">Ji, J.H., G.N. Bae, and J. Hwang, </w:t>
      </w:r>
      <w:r w:rsidRPr="0018003A">
        <w:rPr>
          <w:i/>
        </w:rPr>
        <w:t>Characteristics of aerosol charge neutralizers for highly charged particles.</w:t>
      </w:r>
      <w:r w:rsidRPr="0018003A">
        <w:t xml:space="preserve"> Journal of Aerosol Science, 2004. </w:t>
      </w:r>
      <w:r w:rsidRPr="0018003A">
        <w:rPr>
          <w:b/>
        </w:rPr>
        <w:t>35</w:t>
      </w:r>
      <w:r w:rsidRPr="0018003A">
        <w:t>(11): p. 1347-1358.</w:t>
      </w:r>
    </w:p>
    <w:p w14:paraId="379113D0" w14:textId="77777777" w:rsidR="0018003A" w:rsidRPr="0018003A" w:rsidRDefault="0018003A" w:rsidP="0018003A">
      <w:pPr>
        <w:pStyle w:val="EndNoteBibliography"/>
        <w:spacing w:after="0"/>
        <w:ind w:left="720" w:hanging="720"/>
      </w:pPr>
      <w:r w:rsidRPr="0018003A">
        <w:t>30.</w:t>
      </w:r>
      <w:r w:rsidRPr="0018003A">
        <w:tab/>
        <w:t xml:space="preserve">Sioutas, C., </w:t>
      </w:r>
      <w:r w:rsidRPr="0018003A">
        <w:rPr>
          <w:i/>
        </w:rPr>
        <w:t>Evaluation of the measurement performance of the scanning mobility particle sizer and aerodynamic particle sizer.</w:t>
      </w:r>
      <w:r w:rsidRPr="0018003A">
        <w:t xml:space="preserve"> Aerosol Science &amp; Technology, 1999. </w:t>
      </w:r>
      <w:r w:rsidRPr="0018003A">
        <w:rPr>
          <w:b/>
        </w:rPr>
        <w:t>30</w:t>
      </w:r>
      <w:r w:rsidRPr="0018003A">
        <w:t>(1): p. 84-92.</w:t>
      </w:r>
    </w:p>
    <w:p w14:paraId="3E3AA0FA" w14:textId="77777777" w:rsidR="0018003A" w:rsidRPr="0018003A" w:rsidRDefault="0018003A" w:rsidP="0018003A">
      <w:pPr>
        <w:pStyle w:val="EndNoteBibliography"/>
        <w:spacing w:after="0"/>
        <w:ind w:left="720" w:hanging="720"/>
      </w:pPr>
      <w:r w:rsidRPr="0018003A">
        <w:t>31.</w:t>
      </w:r>
      <w:r w:rsidRPr="0018003A">
        <w:tab/>
        <w:t xml:space="preserve">McMurry, P.H., </w:t>
      </w:r>
      <w:r w:rsidRPr="0018003A">
        <w:rPr>
          <w:i/>
        </w:rPr>
        <w:t>A review of atmospheric aerosol measurements.</w:t>
      </w:r>
      <w:r w:rsidRPr="0018003A">
        <w:t xml:space="preserve"> Atmospheric Environment, 2000. </w:t>
      </w:r>
      <w:r w:rsidRPr="0018003A">
        <w:rPr>
          <w:b/>
        </w:rPr>
        <w:t>34</w:t>
      </w:r>
      <w:r w:rsidRPr="0018003A">
        <w:t>(12-14): p. 1959-1999.</w:t>
      </w:r>
    </w:p>
    <w:p w14:paraId="38EC8EB2" w14:textId="77777777" w:rsidR="0018003A" w:rsidRPr="0018003A" w:rsidRDefault="0018003A" w:rsidP="0018003A">
      <w:pPr>
        <w:pStyle w:val="EndNoteBibliography"/>
        <w:spacing w:after="0"/>
        <w:ind w:left="720" w:hanging="720"/>
      </w:pPr>
      <w:r w:rsidRPr="0018003A">
        <w:t>32.</w:t>
      </w:r>
      <w:r w:rsidRPr="0018003A">
        <w:tab/>
        <w:t xml:space="preserve">Chung, E.-K., et al., </w:t>
      </w:r>
      <w:r w:rsidRPr="0018003A">
        <w:rPr>
          <w:i/>
        </w:rPr>
        <w:t>Relationships between a Calculated Mass Concentration and a Measured Concentration of PM 2.5 and Respirable Particle Matter Sampling Direct-Reading Instruments in Taconite Mines.</w:t>
      </w:r>
      <w:r w:rsidRPr="0018003A">
        <w:t xml:space="preserve"> Journal of Korean Society of Occupational and Environmental Hygiene, 2014. </w:t>
      </w:r>
      <w:r w:rsidRPr="0018003A">
        <w:rPr>
          <w:b/>
        </w:rPr>
        <w:t>24</w:t>
      </w:r>
      <w:r w:rsidRPr="0018003A">
        <w:t>(1): p. 65-73.</w:t>
      </w:r>
    </w:p>
    <w:p w14:paraId="1B81BA1D" w14:textId="77777777" w:rsidR="0018003A" w:rsidRPr="0018003A" w:rsidRDefault="0018003A" w:rsidP="0018003A">
      <w:pPr>
        <w:pStyle w:val="EndNoteBibliography"/>
        <w:spacing w:after="0"/>
        <w:ind w:left="720" w:hanging="720"/>
      </w:pPr>
      <w:r w:rsidRPr="0018003A">
        <w:t>33.</w:t>
      </w:r>
      <w:r w:rsidRPr="0018003A">
        <w:tab/>
        <w:t xml:space="preserve">Ihaka, R. and R. Gentleman, </w:t>
      </w:r>
      <w:r w:rsidRPr="0018003A">
        <w:rPr>
          <w:i/>
        </w:rPr>
        <w:t>R: a language for data analysis and graphics.</w:t>
      </w:r>
      <w:r w:rsidRPr="0018003A">
        <w:t xml:space="preserve"> Journal of computational and graphical statistics, 1996. </w:t>
      </w:r>
      <w:r w:rsidRPr="0018003A">
        <w:rPr>
          <w:b/>
        </w:rPr>
        <w:t>5</w:t>
      </w:r>
      <w:r w:rsidRPr="0018003A">
        <w:t>(3): p. 299-314.</w:t>
      </w:r>
    </w:p>
    <w:p w14:paraId="5E5D0C1A" w14:textId="5F897845" w:rsidR="0018003A" w:rsidRPr="0018003A" w:rsidRDefault="0018003A" w:rsidP="0018003A">
      <w:pPr>
        <w:pStyle w:val="EndNoteBibliography"/>
        <w:spacing w:after="0"/>
        <w:ind w:left="720" w:hanging="720"/>
      </w:pPr>
      <w:r w:rsidRPr="0018003A">
        <w:t>34.</w:t>
      </w:r>
      <w:r w:rsidRPr="0018003A">
        <w:tab/>
        <w:t xml:space="preserve">Team, R. </w:t>
      </w:r>
      <w:r w:rsidRPr="0018003A">
        <w:rPr>
          <w:i/>
        </w:rPr>
        <w:t>RStudio: integrated development for R. RStudio</w:t>
      </w:r>
      <w:r w:rsidRPr="0018003A">
        <w:t xml:space="preserve">. Inc., Boston, MA 2021; Available from: </w:t>
      </w:r>
      <w:hyperlink r:id="rId37" w:history="1">
        <w:r w:rsidRPr="0018003A">
          <w:rPr>
            <w:rStyle w:val="Hyperlink"/>
          </w:rPr>
          <w:t>http://www.rstudio.com/</w:t>
        </w:r>
      </w:hyperlink>
      <w:r w:rsidRPr="0018003A">
        <w:t>.</w:t>
      </w:r>
    </w:p>
    <w:p w14:paraId="2968F195" w14:textId="77777777" w:rsidR="0018003A" w:rsidRPr="0018003A" w:rsidRDefault="0018003A" w:rsidP="0018003A">
      <w:pPr>
        <w:pStyle w:val="EndNoteBibliography"/>
        <w:spacing w:after="0"/>
        <w:ind w:left="720" w:hanging="720"/>
      </w:pPr>
      <w:r w:rsidRPr="0018003A">
        <w:t>35.</w:t>
      </w:r>
      <w:r w:rsidRPr="0018003A">
        <w:tab/>
        <w:t xml:space="preserve">Chen, T., et al., </w:t>
      </w:r>
      <w:r w:rsidRPr="0018003A">
        <w:rPr>
          <w:i/>
        </w:rPr>
        <w:t>Xgboost: extreme gradient boosting.</w:t>
      </w:r>
      <w:r w:rsidRPr="0018003A">
        <w:t xml:space="preserve"> R package version 0.4-2, 2015. </w:t>
      </w:r>
      <w:r w:rsidRPr="0018003A">
        <w:rPr>
          <w:b/>
        </w:rPr>
        <w:t>1</w:t>
      </w:r>
      <w:r w:rsidRPr="0018003A">
        <w:t>(4): p. 1-4.</w:t>
      </w:r>
    </w:p>
    <w:p w14:paraId="20A86E31" w14:textId="77777777" w:rsidR="0018003A" w:rsidRPr="0018003A" w:rsidRDefault="0018003A" w:rsidP="0018003A">
      <w:pPr>
        <w:pStyle w:val="EndNoteBibliography"/>
        <w:spacing w:after="0"/>
        <w:ind w:left="720" w:hanging="720"/>
      </w:pPr>
      <w:r w:rsidRPr="0018003A">
        <w:t>36.</w:t>
      </w:r>
      <w:r w:rsidRPr="0018003A">
        <w:tab/>
        <w:t xml:space="preserve">Kuhn, M., </w:t>
      </w:r>
      <w:r w:rsidRPr="0018003A">
        <w:rPr>
          <w:i/>
        </w:rPr>
        <w:t>Building predictive models in R using the caret package.</w:t>
      </w:r>
      <w:r w:rsidRPr="0018003A">
        <w:t xml:space="preserve"> Journal of statistical software, 2008. </w:t>
      </w:r>
      <w:r w:rsidRPr="0018003A">
        <w:rPr>
          <w:b/>
        </w:rPr>
        <w:t>28</w:t>
      </w:r>
      <w:r w:rsidRPr="0018003A">
        <w:t>(1): p. 1-26.</w:t>
      </w:r>
    </w:p>
    <w:p w14:paraId="7BE5C1E8" w14:textId="77777777" w:rsidR="0018003A" w:rsidRPr="0018003A" w:rsidRDefault="0018003A" w:rsidP="0018003A">
      <w:pPr>
        <w:pStyle w:val="EndNoteBibliography"/>
        <w:spacing w:after="0"/>
        <w:ind w:left="720" w:hanging="720"/>
      </w:pPr>
      <w:r w:rsidRPr="0018003A">
        <w:t>37.</w:t>
      </w:r>
      <w:r w:rsidRPr="0018003A">
        <w:tab/>
        <w:t xml:space="preserve">Harrison, R.M., R.E. Hester, and X. Querol, </w:t>
      </w:r>
      <w:r w:rsidRPr="0018003A">
        <w:rPr>
          <w:i/>
        </w:rPr>
        <w:t>Airborne Particulate Matter: Sources, Atmospheric Processes and Health</w:t>
      </w:r>
      <w:r w:rsidRPr="0018003A">
        <w:t>. 2016: Royal Society of Chemistry.</w:t>
      </w:r>
    </w:p>
    <w:p w14:paraId="5E4C4D8B" w14:textId="77777777" w:rsidR="0018003A" w:rsidRPr="0018003A" w:rsidRDefault="0018003A" w:rsidP="0018003A">
      <w:pPr>
        <w:pStyle w:val="EndNoteBibliography"/>
        <w:spacing w:after="0"/>
        <w:ind w:left="720" w:hanging="720"/>
      </w:pPr>
      <w:r w:rsidRPr="0018003A">
        <w:t>38.</w:t>
      </w:r>
      <w:r w:rsidRPr="0018003A">
        <w:tab/>
        <w:t xml:space="preserve">Kurth, L.M., et al., </w:t>
      </w:r>
      <w:r w:rsidRPr="0018003A">
        <w:rPr>
          <w:i/>
        </w:rPr>
        <w:t>Atmospheric particulate matter size distribution and concentration in West Virginia coal mining and non-mining areas.</w:t>
      </w:r>
      <w:r w:rsidRPr="0018003A">
        <w:t xml:space="preserve"> Journal of exposure science &amp; environmental epidemiology, 2014. </w:t>
      </w:r>
      <w:r w:rsidRPr="0018003A">
        <w:rPr>
          <w:b/>
        </w:rPr>
        <w:t>24</w:t>
      </w:r>
      <w:r w:rsidRPr="0018003A">
        <w:t>(4): p. 405-411.</w:t>
      </w:r>
    </w:p>
    <w:p w14:paraId="251DD85A" w14:textId="77777777" w:rsidR="0018003A" w:rsidRPr="0018003A" w:rsidRDefault="0018003A" w:rsidP="0018003A">
      <w:pPr>
        <w:pStyle w:val="EndNoteBibliography"/>
        <w:spacing w:after="0"/>
        <w:ind w:left="720" w:hanging="720"/>
      </w:pPr>
      <w:r w:rsidRPr="0018003A">
        <w:t>39.</w:t>
      </w:r>
      <w:r w:rsidRPr="0018003A">
        <w:tab/>
        <w:t xml:space="preserve">Pearson, K., </w:t>
      </w:r>
      <w:r w:rsidRPr="0018003A">
        <w:rPr>
          <w:i/>
        </w:rPr>
        <w:t>Notes on Regression and Inheritance in the Case of Two Parents Proceedings of the Royal Society of London, 58, 240-242</w:t>
      </w:r>
      <w:r w:rsidRPr="0018003A">
        <w:t>. 1895, ed.</w:t>
      </w:r>
    </w:p>
    <w:p w14:paraId="2FC221F0" w14:textId="77777777" w:rsidR="0018003A" w:rsidRPr="0018003A" w:rsidRDefault="0018003A" w:rsidP="0018003A">
      <w:pPr>
        <w:pStyle w:val="EndNoteBibliography"/>
        <w:spacing w:after="0"/>
        <w:ind w:left="720" w:hanging="720"/>
      </w:pPr>
      <w:r w:rsidRPr="0018003A">
        <w:t>40.</w:t>
      </w:r>
      <w:r w:rsidRPr="0018003A">
        <w:tab/>
        <w:t xml:space="preserve">Benesty, J., et al., </w:t>
      </w:r>
      <w:r w:rsidRPr="0018003A">
        <w:rPr>
          <w:i/>
        </w:rPr>
        <w:t>Pearson correlation coefficient</w:t>
      </w:r>
      <w:r w:rsidRPr="0018003A">
        <w:t xml:space="preserve">, in </w:t>
      </w:r>
      <w:r w:rsidRPr="0018003A">
        <w:rPr>
          <w:i/>
        </w:rPr>
        <w:t>Noise reduction in speech processing</w:t>
      </w:r>
      <w:r w:rsidRPr="0018003A">
        <w:t>. 2009, Springer. p. 1-4.</w:t>
      </w:r>
    </w:p>
    <w:p w14:paraId="2AAEBDC8" w14:textId="77777777" w:rsidR="0018003A" w:rsidRPr="0018003A" w:rsidRDefault="0018003A" w:rsidP="0018003A">
      <w:pPr>
        <w:pStyle w:val="EndNoteBibliography"/>
        <w:spacing w:after="0"/>
        <w:ind w:left="720" w:hanging="720"/>
      </w:pPr>
      <w:r w:rsidRPr="0018003A">
        <w:t>41.</w:t>
      </w:r>
      <w:r w:rsidRPr="0018003A">
        <w:tab/>
        <w:t xml:space="preserve">Ji, Z., et al., </w:t>
      </w:r>
      <w:r w:rsidRPr="0018003A">
        <w:rPr>
          <w:i/>
        </w:rPr>
        <w:t>Experimental investigations on a cyclone separator performance at an extremely low particle concentration.</w:t>
      </w:r>
      <w:r w:rsidRPr="0018003A">
        <w:t xml:space="preserve"> Powder Technology, 2009. </w:t>
      </w:r>
      <w:r w:rsidRPr="0018003A">
        <w:rPr>
          <w:b/>
        </w:rPr>
        <w:t>191</w:t>
      </w:r>
      <w:r w:rsidRPr="0018003A">
        <w:t>(3): p. 254-259.</w:t>
      </w:r>
    </w:p>
    <w:p w14:paraId="59652D89" w14:textId="77777777" w:rsidR="0018003A" w:rsidRPr="0018003A" w:rsidRDefault="0018003A" w:rsidP="0018003A">
      <w:pPr>
        <w:pStyle w:val="EndNoteBibliography"/>
        <w:spacing w:after="0"/>
        <w:ind w:left="720" w:hanging="720"/>
      </w:pPr>
      <w:r w:rsidRPr="0018003A">
        <w:t>42.</w:t>
      </w:r>
      <w:r w:rsidRPr="0018003A">
        <w:tab/>
        <w:t xml:space="preserve">Ter Linden, A., </w:t>
      </w:r>
      <w:r w:rsidRPr="0018003A">
        <w:rPr>
          <w:i/>
        </w:rPr>
        <w:t>Investigations into cyclone dust collectors.</w:t>
      </w:r>
      <w:r w:rsidRPr="0018003A">
        <w:t xml:space="preserve"> Proceedings of the Institution of Mechanical Engineers, 1949. </w:t>
      </w:r>
      <w:r w:rsidRPr="0018003A">
        <w:rPr>
          <w:b/>
        </w:rPr>
        <w:t>160</w:t>
      </w:r>
      <w:r w:rsidRPr="0018003A">
        <w:t>(1): p. 233-251.</w:t>
      </w:r>
    </w:p>
    <w:p w14:paraId="727D4D95" w14:textId="77777777" w:rsidR="0018003A" w:rsidRPr="0018003A" w:rsidRDefault="0018003A" w:rsidP="0018003A">
      <w:pPr>
        <w:pStyle w:val="EndNoteBibliography"/>
        <w:spacing w:after="0"/>
        <w:ind w:left="720" w:hanging="720"/>
      </w:pPr>
      <w:r w:rsidRPr="0018003A">
        <w:t>43.</w:t>
      </w:r>
      <w:r w:rsidRPr="0018003A">
        <w:tab/>
        <w:t xml:space="preserve">Mothe, H. and F. Loffler, </w:t>
      </w:r>
      <w:r w:rsidRPr="0018003A">
        <w:rPr>
          <w:i/>
        </w:rPr>
        <w:t>Prediction of Particle Removal in Cyclone Separator.</w:t>
      </w:r>
      <w:r w:rsidRPr="0018003A">
        <w:t xml:space="preserve"> Int. Chem. Eng, 1988. </w:t>
      </w:r>
      <w:r w:rsidRPr="0018003A">
        <w:rPr>
          <w:b/>
        </w:rPr>
        <w:t>28</w:t>
      </w:r>
      <w:r w:rsidRPr="0018003A">
        <w:t>: p. 231-240.</w:t>
      </w:r>
    </w:p>
    <w:p w14:paraId="18E76968" w14:textId="77777777" w:rsidR="0018003A" w:rsidRPr="0018003A" w:rsidRDefault="0018003A" w:rsidP="0018003A">
      <w:pPr>
        <w:pStyle w:val="EndNoteBibliography"/>
        <w:ind w:left="720" w:hanging="720"/>
      </w:pPr>
      <w:r w:rsidRPr="0018003A">
        <w:t>44.</w:t>
      </w:r>
      <w:r w:rsidRPr="0018003A">
        <w:tab/>
        <w:t xml:space="preserve">Kim, K.-H., E. Kabir, and S. Kabir, </w:t>
      </w:r>
      <w:r w:rsidRPr="0018003A">
        <w:rPr>
          <w:i/>
        </w:rPr>
        <w:t>A review on the human health impact of airborne particulate matter.</w:t>
      </w:r>
      <w:r w:rsidRPr="0018003A">
        <w:t xml:space="preserve"> Environment international, 2015. </w:t>
      </w:r>
      <w:r w:rsidRPr="0018003A">
        <w:rPr>
          <w:b/>
        </w:rPr>
        <w:t>74</w:t>
      </w:r>
      <w:r w:rsidRPr="0018003A">
        <w:t>: p. 136-143.</w:t>
      </w:r>
    </w:p>
    <w:p w14:paraId="4EF61E6C" w14:textId="0FA71BEF" w:rsidR="00745E68" w:rsidRDefault="00627C04" w:rsidP="0018003A">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8742C8" w:rsidRDefault="008742C8">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8742C8" w:rsidRDefault="008742C8">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8742C8" w:rsidRDefault="008742C8">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8742C8" w:rsidRDefault="008742C8">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8742C8" w:rsidRDefault="008742C8">
      <w:pPr>
        <w:pStyle w:val="CommentText"/>
      </w:pPr>
      <w:r>
        <w:rPr>
          <w:rStyle w:val="CommentReference"/>
        </w:rPr>
        <w:annotationRef/>
      </w:r>
      <w:r>
        <w:t>This is an assumption?</w:t>
      </w:r>
    </w:p>
  </w:comment>
  <w:comment w:id="7" w:author="Pourkhesalian, Ali (Energy, Newcastle)" w:date="2021-06-08T10:26:00Z" w:initials="PA(N">
    <w:p w14:paraId="47E2E5DB" w14:textId="5BCE0CCF" w:rsidR="008742C8" w:rsidRDefault="008742C8">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8742C8" w:rsidRDefault="008742C8">
      <w:pPr>
        <w:pStyle w:val="CommentText"/>
      </w:pPr>
      <w:r>
        <w:rPr>
          <w:rStyle w:val="CommentReference"/>
        </w:rPr>
        <w:annotationRef/>
      </w:r>
      <w:r>
        <w:t>Not sure what you are trying to say. Do you anticipate precipitaton first and then carry over?</w:t>
      </w:r>
    </w:p>
  </w:comment>
  <w:comment w:id="9" w:author="Pourkhesalian, Ali (Energy, Newcastle)" w:date="2021-06-08T10:50:00Z" w:initials="PA(N">
    <w:p w14:paraId="27DDABA9" w14:textId="52586BE1" w:rsidR="008742C8" w:rsidRDefault="008742C8">
      <w:pPr>
        <w:pStyle w:val="CommentText"/>
      </w:pPr>
      <w:r>
        <w:rPr>
          <w:rStyle w:val="CommentReference"/>
        </w:rPr>
        <w:annotationRef/>
      </w:r>
      <w:r>
        <w:t>No, water content of a droplet can be evaporated in a dry atmosphere leaving a smaller and more concentrated particle which may be airbore.</w:t>
      </w:r>
    </w:p>
  </w:comment>
  <w:comment w:id="10" w:author="Pourkhesalian, Ali (Energy, Newcastle)" w:date="2021-06-08T10:50:00Z" w:initials="PA(N">
    <w:p w14:paraId="7713C572" w14:textId="4C8A8EA4" w:rsidR="008742C8" w:rsidRDefault="008742C8">
      <w:pPr>
        <w:pStyle w:val="CommentText"/>
      </w:pPr>
      <w:r>
        <w:rPr>
          <w:rStyle w:val="CommentReference"/>
        </w:rPr>
        <w:annotationRef/>
      </w:r>
    </w:p>
  </w:comment>
  <w:comment w:id="13" w:author="Feron, Paul (Energy, Newcastle)" w:date="2021-04-12T09:58:00Z" w:initials="fer192">
    <w:p w14:paraId="1FE77BB0" w14:textId="77777777" w:rsidR="008742C8" w:rsidRDefault="008742C8">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8742C8" w:rsidRDefault="008742C8">
      <w:pPr>
        <w:pStyle w:val="CommentText"/>
      </w:pPr>
      <w:r>
        <w:t>The methodology should also describe the data analysis methods used.</w:t>
      </w:r>
    </w:p>
  </w:comment>
  <w:comment w:id="18" w:author="Kiani, Ali (Energy, Newcastle)" w:date="2021-04-06T08:39:00Z" w:initials="KA(N">
    <w:p w14:paraId="19511C1F" w14:textId="340620CC" w:rsidR="008742C8" w:rsidRDefault="008742C8">
      <w:pPr>
        <w:pStyle w:val="CommentText"/>
      </w:pPr>
      <w:r>
        <w:rPr>
          <w:rStyle w:val="CommentReference"/>
        </w:rPr>
        <w:annotationRef/>
      </w:r>
      <w:r>
        <w:t>Is it a common term?</w:t>
      </w:r>
    </w:p>
  </w:comment>
  <w:comment w:id="19" w:author="Pourkhesalian, Ali (Energy, Newcastle)" w:date="2021-06-10T09:20:00Z" w:initials="PA(N">
    <w:p w14:paraId="1427149F" w14:textId="43AE601D" w:rsidR="008742C8" w:rsidRDefault="008742C8">
      <w:pPr>
        <w:pStyle w:val="CommentText"/>
      </w:pPr>
      <w:r>
        <w:rPr>
          <w:rStyle w:val="CommentReference"/>
        </w:rPr>
        <w:annotationRef/>
      </w:r>
      <w:r>
        <w:t>Yes, particulate matter is the technical term to address all solid pariticles and liquid droplets small enough to suspendednin the air</w:t>
      </w:r>
    </w:p>
  </w:comment>
  <w:comment w:id="20" w:author="Pourkhesalian, Ali (Energy, Newcastle)" w:date="2021-06-10T09:22:00Z" w:initials="PA(N">
    <w:p w14:paraId="13AA100E" w14:textId="7E36A28D" w:rsidR="008742C8" w:rsidRDefault="008742C8">
      <w:pPr>
        <w:pStyle w:val="CommentText"/>
      </w:pPr>
      <w:r>
        <w:rPr>
          <w:rStyle w:val="CommentReference"/>
        </w:rPr>
        <w:annotationRef/>
      </w:r>
    </w:p>
  </w:comment>
  <w:comment w:id="22" w:author="Feron, Paul (Energy, Newcastle)" w:date="2021-04-12T10:01:00Z" w:initials="fer192">
    <w:p w14:paraId="6021B2DC" w14:textId="59C9B124" w:rsidR="008742C8" w:rsidRDefault="008742C8">
      <w:pPr>
        <w:pStyle w:val="CommentText"/>
      </w:pPr>
      <w:r>
        <w:rPr>
          <w:rStyle w:val="CommentReference"/>
        </w:rPr>
        <w:annotationRef/>
      </w:r>
      <w:r>
        <w:t>Best to have a section with an overview of gas/liquid contactors evaluated before we go to the results.</w:t>
      </w:r>
    </w:p>
  </w:comment>
  <w:comment w:id="23" w:author="Pourkhesalian, Ali (Energy, Newcastle)" w:date="2021-06-10T09:20:00Z" w:initials="PA(N">
    <w:p w14:paraId="3173D914" w14:textId="2BE8919E" w:rsidR="008742C8" w:rsidRDefault="008742C8">
      <w:pPr>
        <w:pStyle w:val="CommentText"/>
      </w:pPr>
      <w:r>
        <w:rPr>
          <w:rStyle w:val="CommentReference"/>
        </w:rPr>
        <w:annotationRef/>
      </w:r>
      <w:r>
        <w:t>I will include more in the Methodology section</w:t>
      </w:r>
    </w:p>
  </w:comment>
  <w:comment w:id="26" w:author="Kiani, Ali (Energy, Newcastle)" w:date="2021-04-06T08:45:00Z" w:initials="KA(N">
    <w:p w14:paraId="2A707924" w14:textId="3CD3A2BA" w:rsidR="008742C8" w:rsidRDefault="008742C8">
      <w:pPr>
        <w:pStyle w:val="CommentText"/>
      </w:pPr>
      <w:r>
        <w:rPr>
          <w:rStyle w:val="CommentReference"/>
        </w:rPr>
        <w:annotationRef/>
      </w:r>
      <w:r>
        <w:t>The velocities in the X-axis do not seem right to me. Better to use the true velocity not the numbers showed by the sensor</w:t>
      </w:r>
    </w:p>
  </w:comment>
  <w:comment w:id="27" w:author="Pourkhesalian, Ali (Energy, Newcastle)" w:date="2021-06-23T14:28:00Z" w:initials="PA(N">
    <w:p w14:paraId="61519988" w14:textId="26E70B00" w:rsidR="008742C8" w:rsidRDefault="008742C8">
      <w:pPr>
        <w:pStyle w:val="CommentText"/>
      </w:pPr>
      <w:r>
        <w:rPr>
          <w:rStyle w:val="CommentReference"/>
        </w:rPr>
        <w:annotationRef/>
      </w:r>
      <w:r>
        <w:t>Air flowrate is used instead of velocity</w:t>
      </w:r>
    </w:p>
  </w:comment>
  <w:comment w:id="28" w:author="Pourkhesalian, Ali (Energy, Newcastle)" w:date="2021-06-23T14:28:00Z" w:initials="PA(N">
    <w:p w14:paraId="089DD911" w14:textId="2A9D2164" w:rsidR="008742C8" w:rsidRDefault="008742C8">
      <w:pPr>
        <w:pStyle w:val="CommentText"/>
      </w:pPr>
      <w:r>
        <w:rPr>
          <w:rStyle w:val="CommentReference"/>
        </w:rPr>
        <w:annotationRef/>
      </w:r>
    </w:p>
  </w:comment>
  <w:comment w:id="29" w:author="Kiani, Ali (Energy, Newcastle)" w:date="2021-04-06T08:48:00Z" w:initials="KA(N">
    <w:p w14:paraId="2458B3A4" w14:textId="09B55E59" w:rsidR="008742C8" w:rsidRDefault="008742C8">
      <w:pPr>
        <w:pStyle w:val="CommentText"/>
      </w:pPr>
      <w:r>
        <w:rPr>
          <w:rStyle w:val="CommentReference"/>
        </w:rPr>
        <w:annotationRef/>
      </w:r>
      <w:r>
        <w:t>But at the same time at higher velocities, more particles will escape? Maybe we need to mention that the effect of cyclone is more dominant??</w:t>
      </w:r>
    </w:p>
  </w:comment>
  <w:comment w:id="30" w:author="Pourkhesalian, Ali (Energy, Newcastle)" w:date="2021-06-29T11:27:00Z" w:initials="PA(N">
    <w:p w14:paraId="6FDBBCBA" w14:textId="391000F6" w:rsidR="008742C8" w:rsidRDefault="008742C8">
      <w:pPr>
        <w:pStyle w:val="CommentText"/>
      </w:pPr>
      <w:r>
        <w:rPr>
          <w:rStyle w:val="CommentReference"/>
        </w:rPr>
        <w:annotationRef/>
      </w:r>
      <w:r>
        <w:t xml:space="preserve">PM10 is the concentration of particles smaller than 10 microns in one cubic meter. It doesn’t include the rate. The figure shows the concentration of particles is less but since more air is blown out of the system, it may result in more drift. </w:t>
      </w:r>
    </w:p>
  </w:comment>
  <w:comment w:id="31" w:author="Kiani, Ali (Energy, Newcastle)" w:date="2021-04-06T08:46:00Z" w:initials="KA(N">
    <w:p w14:paraId="1E168C12" w14:textId="379407C8" w:rsidR="008742C8" w:rsidRDefault="008742C8">
      <w:pPr>
        <w:pStyle w:val="CommentText"/>
      </w:pPr>
      <w:r>
        <w:rPr>
          <w:rStyle w:val="CommentReference"/>
        </w:rPr>
        <w:annotationRef/>
      </w:r>
      <w:r>
        <w:t>Effectively?</w:t>
      </w:r>
    </w:p>
  </w:comment>
  <w:comment w:id="32" w:author="Feron, Paul (Energy, Newcastle)" w:date="2021-04-12T15:07:00Z" w:initials="fer192">
    <w:p w14:paraId="7832B38E" w14:textId="22F5F5DB" w:rsidR="008742C8" w:rsidRDefault="008742C8">
      <w:pPr>
        <w:pStyle w:val="CommentText"/>
      </w:pPr>
      <w:r>
        <w:rPr>
          <w:rStyle w:val="CommentReference"/>
        </w:rPr>
        <w:annotationRef/>
      </w:r>
      <w:r>
        <w:t>So we are actually evaluating the effectiveness of the cyclone rather than the emission charactistics of the RLS.</w:t>
      </w:r>
    </w:p>
  </w:comment>
  <w:comment w:id="33" w:author="Kiani, Ali (Energy, Newcastle)" w:date="2021-04-06T08:46:00Z" w:initials="KA(N">
    <w:p w14:paraId="44FB62D1" w14:textId="5FE79D92" w:rsidR="008742C8" w:rsidRDefault="008742C8">
      <w:pPr>
        <w:pStyle w:val="CommentText"/>
      </w:pPr>
      <w:r>
        <w:rPr>
          <w:rStyle w:val="CommentReference"/>
        </w:rPr>
        <w:annotationRef/>
      </w:r>
      <w:r>
        <w:t>Again air velocity needs to be changed</w:t>
      </w:r>
    </w:p>
  </w:comment>
  <w:comment w:id="34" w:author="Kiani, Ali (Energy, Newcastle)" w:date="2021-04-06T08:50:00Z" w:initials="KA(N">
    <w:p w14:paraId="254429A6" w14:textId="198327CA" w:rsidR="008742C8" w:rsidRDefault="008742C8">
      <w:pPr>
        <w:pStyle w:val="CommentText"/>
      </w:pPr>
      <w:r>
        <w:rPr>
          <w:rStyle w:val="CommentReference"/>
        </w:rPr>
        <w:annotationRef/>
      </w:r>
      <w:r>
        <w:t>Then as I mentioned above, maybe we can remove some of the variable like humidity or temperature if we are not looking at any effects of those</w:t>
      </w:r>
    </w:p>
  </w:comment>
  <w:comment w:id="35" w:author="Pourkhesalian, Ali (Energy, Newcastle)" w:date="2021-06-29T11:33:00Z" w:initials="PA(N">
    <w:p w14:paraId="08135675" w14:textId="308EAF56" w:rsidR="008742C8" w:rsidRDefault="008742C8">
      <w:pPr>
        <w:pStyle w:val="CommentText"/>
      </w:pPr>
      <w:r>
        <w:rPr>
          <w:rStyle w:val="CommentReference"/>
        </w:rPr>
        <w:annotationRef/>
      </w:r>
      <w:r>
        <w:t>I will remove this</w:t>
      </w:r>
    </w:p>
  </w:comment>
  <w:comment w:id="36" w:author="Pourkhesalian, Ali (Energy, Newcastle)" w:date="2021-06-29T11:33:00Z" w:initials="PA(N">
    <w:p w14:paraId="6CE95639" w14:textId="4E9DBCB2" w:rsidR="008742C8" w:rsidRDefault="008742C8">
      <w:pPr>
        <w:pStyle w:val="CommentText"/>
      </w:pPr>
      <w:r>
        <w:rPr>
          <w:rStyle w:val="CommentReference"/>
        </w:rPr>
        <w:annotationRef/>
      </w:r>
    </w:p>
  </w:comment>
  <w:comment w:id="38" w:author="Feron, Paul (Energy, Newcastle)" w:date="2021-04-12T15:10:00Z" w:initials="fer192">
    <w:p w14:paraId="50E588E2" w14:textId="182A2B22" w:rsidR="008742C8" w:rsidRDefault="008742C8">
      <w:pPr>
        <w:pStyle w:val="CommentText"/>
      </w:pPr>
      <w:r>
        <w:rPr>
          <w:rStyle w:val="CommentReference"/>
        </w:rPr>
        <w:annotationRef/>
      </w:r>
      <w:r>
        <w:t>A cooling tower always operates as a gas/liquid contactor.</w:t>
      </w:r>
    </w:p>
  </w:comment>
  <w:comment w:id="39" w:author="Pourkhesalian, Ali (Energy, Newcastle)" w:date="2021-06-30T09:54:00Z" w:initials="PA(N">
    <w:p w14:paraId="6A7525FE" w14:textId="3C650783" w:rsidR="008742C8" w:rsidRDefault="008742C8">
      <w:pPr>
        <w:pStyle w:val="CommentText"/>
      </w:pPr>
      <w:r>
        <w:rPr>
          <w:rStyle w:val="CommentReference"/>
        </w:rPr>
        <w:annotationRef/>
      </w:r>
      <w:r>
        <w:t>You are right; however its application is now altered and instead of heat it is to transfer mass</w:t>
      </w:r>
    </w:p>
  </w:comment>
  <w:comment w:id="40" w:author="Feron, Paul (Energy, Newcastle)" w:date="2021-04-12T15:52:00Z" w:initials="fer192">
    <w:p w14:paraId="2D20DB53" w14:textId="0AD9E7AB" w:rsidR="008742C8" w:rsidRDefault="008742C8">
      <w:pPr>
        <w:pStyle w:val="CommentText"/>
      </w:pPr>
      <w:r>
        <w:rPr>
          <w:rStyle w:val="CommentReference"/>
        </w:rPr>
        <w:annotationRef/>
      </w:r>
      <w:r>
        <w:t>The interpretation of this figure is where the added value of the analysis would be. I am not able to make any sense of this.</w:t>
      </w:r>
    </w:p>
  </w:comment>
  <w:comment w:id="41" w:author="Pourkhesalian, Ali (Energy, Newcastle)" w:date="2021-06-30T10:06:00Z" w:initials="PA(N">
    <w:p w14:paraId="542A7A56" w14:textId="37C6CAFB" w:rsidR="008742C8" w:rsidRDefault="008742C8">
      <w:pPr>
        <w:pStyle w:val="CommentText"/>
      </w:pPr>
      <w:r>
        <w:rPr>
          <w:rStyle w:val="CommentReference"/>
        </w:rPr>
        <w:annotationRef/>
      </w:r>
      <w:r>
        <w:t xml:space="preserve">The graph is moved to the appendix section. It is used for the exploratory analysis of the data to get a sense of which variable is potentially correlated to another variable. </w:t>
      </w:r>
    </w:p>
  </w:comment>
  <w:comment w:id="42" w:author="Feron, Paul (Energy, Newcastle)" w:date="2021-04-12T15:15:00Z" w:initials="fer192">
    <w:p w14:paraId="746D1A62" w14:textId="58DB79DE" w:rsidR="008742C8" w:rsidRDefault="008742C8">
      <w:pPr>
        <w:pStyle w:val="CommentText"/>
      </w:pPr>
      <w:r>
        <w:rPr>
          <w:rStyle w:val="CommentReference"/>
        </w:rPr>
        <w:annotationRef/>
      </w:r>
      <w:r>
        <w:t>Photographs of the three types would be helpful here.</w:t>
      </w:r>
    </w:p>
  </w:comment>
  <w:comment w:id="43" w:author="Kiani, Ali (Energy, Newcastle)" w:date="2021-04-06T08:58:00Z" w:initials="KA(N">
    <w:p w14:paraId="49E26FCF" w14:textId="6AC2AFE7" w:rsidR="008742C8" w:rsidRDefault="008742C8">
      <w:pPr>
        <w:pStyle w:val="CommentText"/>
      </w:pPr>
      <w:r>
        <w:rPr>
          <w:rStyle w:val="CommentReference"/>
        </w:rPr>
        <w:annotationRef/>
      </w:r>
      <w:r>
        <w:t>Interesting. Can we explain why?</w:t>
      </w:r>
    </w:p>
  </w:comment>
  <w:comment w:id="44" w:author="Feron, Paul (Energy, Newcastle)" w:date="2021-04-12T15:50:00Z" w:initials="fer192">
    <w:p w14:paraId="685A3799" w14:textId="3E71C1B4" w:rsidR="008742C8" w:rsidRDefault="008742C8">
      <w:pPr>
        <w:pStyle w:val="CommentText"/>
      </w:pPr>
      <w:r>
        <w:rPr>
          <w:rStyle w:val="CommentReference"/>
        </w:rPr>
        <w:annotationRef/>
      </w:r>
      <w:r>
        <w:t>Indeed. Can we link this with pressure drop or mass transfer?</w:t>
      </w:r>
    </w:p>
  </w:comment>
  <w:comment w:id="46" w:author="Kiani, Ali (Energy, Newcastle)" w:date="2021-04-06T09:03:00Z" w:initials="KA(N">
    <w:p w14:paraId="09403A0D" w14:textId="31723BCC" w:rsidR="008742C8" w:rsidRDefault="008742C8">
      <w:pPr>
        <w:pStyle w:val="CommentText"/>
      </w:pPr>
      <w:r>
        <w:rPr>
          <w:rStyle w:val="CommentReference"/>
        </w:rPr>
        <w:annotationRef/>
      </w:r>
      <w:r>
        <w:t>We have to look at the pressure drops in both filling to see how they differ. This maybe explain this we saw here….</w:t>
      </w:r>
    </w:p>
  </w:comment>
  <w:comment w:id="47" w:author="Pourkhesalian, Ali (Energy, Newcastle)" w:date="2021-06-30T14:09:00Z" w:initials="PA(N">
    <w:p w14:paraId="7FFCAE34" w14:textId="6310DC9F" w:rsidR="008742C8" w:rsidRDefault="008742C8">
      <w:pPr>
        <w:pStyle w:val="CommentText"/>
      </w:pPr>
      <w:r>
        <w:rPr>
          <w:rStyle w:val="CommentReference"/>
        </w:rPr>
        <w:annotationRef/>
      </w:r>
      <w:r>
        <w:t>I added figure 6, where dp for the fill blocks are compared</w:t>
      </w:r>
    </w:p>
  </w:comment>
  <w:comment w:id="49" w:author="Kiani, Ali (Energy, Newcastle)" w:date="2021-04-06T09:02:00Z" w:initials="KA(N">
    <w:p w14:paraId="283E7375" w14:textId="014E4CB2" w:rsidR="008742C8" w:rsidRDefault="008742C8">
      <w:pPr>
        <w:pStyle w:val="CommentText"/>
      </w:pPr>
      <w:r>
        <w:rPr>
          <w:rStyle w:val="CommentReference"/>
        </w:rPr>
        <w:annotationRef/>
      </w:r>
      <w:r>
        <w:t>Velocity needs to be true ones…and maybe in (m3/(m2.s). need to be applied to all figures…</w:t>
      </w:r>
    </w:p>
  </w:comment>
  <w:comment w:id="50" w:author="Feron, Paul (Energy, Newcastle)" w:date="2021-04-12T14:48:00Z" w:initials="fer192">
    <w:p w14:paraId="653AFC1F" w14:textId="66428268" w:rsidR="008742C8" w:rsidRDefault="008742C8">
      <w:pPr>
        <w:pStyle w:val="CommentText"/>
      </w:pPr>
      <w:r>
        <w:rPr>
          <w:rStyle w:val="CommentReference"/>
        </w:rPr>
        <w:annotationRef/>
      </w:r>
      <w:r>
        <w:t>Indeed they do not make sense to me.</w:t>
      </w:r>
    </w:p>
  </w:comment>
  <w:comment w:id="52" w:author="Kiani, Ali (Energy, Newcastle)" w:date="2021-04-06T09:10:00Z" w:initials="KA(N">
    <w:p w14:paraId="19982639" w14:textId="4A07D356" w:rsidR="008742C8" w:rsidRDefault="008742C8">
      <w:pPr>
        <w:pStyle w:val="CommentText"/>
      </w:pPr>
      <w:r>
        <w:rPr>
          <w:rStyle w:val="CommentReference"/>
        </w:rPr>
        <w:annotationRef/>
      </w:r>
      <w:r>
        <w:t xml:space="preserve">And then why it is decreasing with air velocity? For RLS we said this is because of cyclone effect?? </w:t>
      </w:r>
    </w:p>
  </w:comment>
  <w:comment w:id="54" w:author="Kiani, Ali (Energy, Newcastle)" w:date="2021-04-06T09:19:00Z" w:initials="KA(N">
    <w:p w14:paraId="2132C960" w14:textId="75CFDF69" w:rsidR="008742C8" w:rsidRDefault="008742C8">
      <w:pPr>
        <w:pStyle w:val="CommentText"/>
      </w:pPr>
      <w:r>
        <w:rPr>
          <w:rStyle w:val="CommentReference"/>
        </w:rPr>
        <w:annotationRef/>
      </w:r>
      <w:r>
        <w:t>X axis better to be per usint of inlet area</w:t>
      </w:r>
    </w:p>
  </w:comment>
  <w:comment w:id="55" w:author="Pourkhesalian, Ali (Energy, Newcastle)" w:date="2021-07-06T11:09:00Z" w:initials="PA(N">
    <w:p w14:paraId="5BEDAFE5" w14:textId="58C619D7" w:rsidR="008742C8" w:rsidRDefault="008742C8">
      <w:pPr>
        <w:pStyle w:val="CommentText"/>
      </w:pPr>
      <w:r>
        <w:rPr>
          <w:rStyle w:val="CommentReference"/>
        </w:rPr>
        <w:annotationRef/>
      </w:r>
      <w:r>
        <w:rPr>
          <w:rStyle w:val="CommentReference"/>
        </w:rPr>
        <w:t>Not sure how to do this for the solvent flowrate</w:t>
      </w:r>
    </w:p>
  </w:comment>
  <w:comment w:id="57" w:author="Kiani, Ali (Energy, Newcastle)" w:date="2021-04-06T09:20:00Z" w:initials="KA(N">
    <w:p w14:paraId="42BAB2AF" w14:textId="02ADEC30" w:rsidR="008742C8" w:rsidRDefault="008742C8">
      <w:pPr>
        <w:pStyle w:val="CommentText"/>
      </w:pPr>
      <w:r>
        <w:rPr>
          <w:rStyle w:val="CommentReference"/>
        </w:rPr>
        <w:annotationRef/>
      </w:r>
      <w:r>
        <w:t>Unless we refere to this later to justify some other trends, I do not think this would be relevant here…</w:t>
      </w:r>
    </w:p>
  </w:comment>
  <w:comment w:id="58" w:author="Kiani, Ali (Energy, Newcastle)" w:date="2021-04-06T09:21:00Z" w:initials="KA(N">
    <w:p w14:paraId="654A9A64" w14:textId="68BBFADE" w:rsidR="008742C8" w:rsidRDefault="008742C8">
      <w:pPr>
        <w:pStyle w:val="CommentText"/>
      </w:pPr>
      <w:r>
        <w:rPr>
          <w:rStyle w:val="CommentReference"/>
        </w:rPr>
        <w:annotationRef/>
      </w:r>
      <w:r>
        <w:t>I think the type of material in curtin packing that to me seemed to be not hydrophilic makes the flow broken on packing surface and so causes more emissions</w:t>
      </w:r>
    </w:p>
  </w:comment>
  <w:comment w:id="59" w:author="Kiani, Ali (Energy, Newcastle)" w:date="2021-04-06T09:23:00Z" w:initials="KA(N">
    <w:p w14:paraId="0E93F330" w14:textId="5CBA2E2C" w:rsidR="008742C8" w:rsidRDefault="008742C8">
      <w:pPr>
        <w:pStyle w:val="CommentText"/>
      </w:pPr>
      <w:r>
        <w:rPr>
          <w:rStyle w:val="CommentReference"/>
        </w:rPr>
        <w:annotationRef/>
      </w:r>
      <w:r>
        <w:t>Liquid effects seem to be seen here while for CT it was not clear. We used cyclone there as well…</w:t>
      </w:r>
    </w:p>
  </w:comment>
  <w:comment w:id="60" w:author="Kiani, Ali (Energy, Newcastle)" w:date="2021-04-06T09:25:00Z" w:initials="KA(N">
    <w:p w14:paraId="6D8A2AE5" w14:textId="2A3546CB" w:rsidR="008742C8" w:rsidRDefault="008742C8">
      <w:pPr>
        <w:pStyle w:val="CommentText"/>
      </w:pPr>
      <w:r>
        <w:rPr>
          <w:rStyle w:val="CommentReference"/>
        </w:rPr>
        <w:annotationRef/>
      </w:r>
      <w:r>
        <w:t>Again it might be due to not hydrophilic properties of the curtin packing. That is a good finding I guess</w:t>
      </w:r>
    </w:p>
  </w:comment>
  <w:comment w:id="62" w:author="Kiani, Ali (Energy, Newcastle)" w:date="2021-04-06T09:27:00Z" w:initials="KA(N">
    <w:p w14:paraId="4FE1AE82" w14:textId="6F809422" w:rsidR="008742C8" w:rsidRDefault="008742C8">
      <w:pPr>
        <w:pStyle w:val="CommentText"/>
      </w:pPr>
      <w:r>
        <w:rPr>
          <w:rStyle w:val="CommentReference"/>
        </w:rPr>
        <w:annotationRef/>
      </w:r>
      <w:r>
        <w:t>Maybe a table showing the results for only the optimum conditions for each contactor would be useful. As discussed before, from solvent loss and environmental points of view. Probably total mass loss and also number and mass of very fine ones that are hazardous for environment</w:t>
      </w:r>
    </w:p>
  </w:comment>
  <w:comment w:id="63" w:author="Pourkhesalian, Ali (Energy, Newcastle)" w:date="2021-07-06T12:45:00Z" w:initials="PA(N">
    <w:p w14:paraId="764C78D3" w14:textId="386A8CF9" w:rsidR="008742C8" w:rsidRDefault="008742C8">
      <w:pPr>
        <w:pStyle w:val="CommentText"/>
      </w:pPr>
      <w:r>
        <w:rPr>
          <w:rStyle w:val="CommentReference"/>
        </w:rPr>
        <w:annotationRef/>
      </w:r>
      <w:r>
        <w:t>I put a table of averages for all the cases and all devices tested in the conclusion section</w:t>
      </w:r>
    </w:p>
  </w:comment>
  <w:comment w:id="64" w:author="Feron, Paul (Energy, Newcastle)" w:date="2021-04-12T16:15:00Z" w:initials="fer192">
    <w:p w14:paraId="6168FA33" w14:textId="4E560958" w:rsidR="008742C8" w:rsidRDefault="008742C8">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65" w:author="Feron, Paul (Energy, Newcastle)" w:date="2021-04-12T16:29:00Z" w:initials="fer192">
    <w:p w14:paraId="4069C4A4" w14:textId="54DD871B" w:rsidR="008742C8" w:rsidRDefault="008742C8">
      <w:pPr>
        <w:pStyle w:val="CommentText"/>
      </w:pPr>
      <w:r>
        <w:rPr>
          <w:rStyle w:val="CommentReference"/>
        </w:rPr>
        <w:annotationRef/>
      </w:r>
      <w:r>
        <w:t>I think this should be clearly explained early on, e.g. in the methods section.</w:t>
      </w:r>
    </w:p>
  </w:comment>
  <w:comment w:id="66" w:author="Pourkhesalian, Ali (Energy, Newcastle)" w:date="2021-06-11T11:23:00Z" w:initials="PA(N">
    <w:p w14:paraId="3C2DDEBB" w14:textId="12CEBD47" w:rsidR="008742C8" w:rsidRDefault="008742C8">
      <w:pPr>
        <w:pStyle w:val="CommentText"/>
      </w:pPr>
      <w:r>
        <w:rPr>
          <w:rStyle w:val="CommentReference"/>
        </w:rPr>
        <w:annotationRef/>
      </w:r>
      <w:r>
        <w:t>sure</w:t>
      </w:r>
    </w:p>
  </w:comment>
  <w:comment w:id="67" w:author="Pourkhesalian, Ali (Energy, Newcastle)" w:date="2021-06-11T11:24:00Z" w:initials="PA(N">
    <w:p w14:paraId="203FF88E" w14:textId="512F160F" w:rsidR="008742C8" w:rsidRDefault="008742C8">
      <w:pPr>
        <w:pStyle w:val="CommentText"/>
      </w:pPr>
      <w:r>
        <w:rPr>
          <w:rStyle w:val="CommentReference"/>
        </w:rPr>
        <w:annotationRef/>
      </w:r>
    </w:p>
  </w:comment>
  <w:comment w:id="70" w:author="Feron, Paul (Energy, Newcastle)" w:date="2021-04-12T16:33:00Z" w:initials="fer192">
    <w:p w14:paraId="51950481" w14:textId="2508795A" w:rsidR="008742C8" w:rsidRDefault="008742C8">
      <w:pPr>
        <w:pStyle w:val="CommentText"/>
      </w:pPr>
      <w:r>
        <w:rPr>
          <w:rStyle w:val="CommentReference"/>
        </w:rPr>
        <w:annotationRef/>
      </w:r>
      <w:r>
        <w:t>I think its best not to change the horizontal axis between graphs for ease of comparison.</w:t>
      </w:r>
    </w:p>
  </w:comment>
  <w:comment w:id="68" w:author="Pourkhesalian, Ali (Energy, Newcastle)" w:date="2021-06-11T11:24:00Z" w:initials="PA(N">
    <w:p w14:paraId="7DAB9D13" w14:textId="49737CE8" w:rsidR="008742C8" w:rsidRDefault="008742C8">
      <w:pPr>
        <w:pStyle w:val="CommentText"/>
      </w:pPr>
      <w:r>
        <w:rPr>
          <w:rStyle w:val="CommentReference"/>
        </w:rPr>
        <w:annotationRef/>
      </w:r>
      <w:r>
        <w:t>Sure, I will reproduce the plots</w:t>
      </w:r>
    </w:p>
  </w:comment>
  <w:comment w:id="69" w:author="Pourkhesalian, Ali (Energy, Newcastle)" w:date="2021-06-11T11:24:00Z" w:initials="PA(N">
    <w:p w14:paraId="6E8BAEEA" w14:textId="7FC230A7" w:rsidR="008742C8" w:rsidRDefault="008742C8">
      <w:pPr>
        <w:pStyle w:val="CommentText"/>
      </w:pPr>
      <w:r>
        <w:rPr>
          <w:rStyle w:val="CommentReference"/>
        </w:rPr>
        <w:annotationRef/>
      </w:r>
    </w:p>
  </w:comment>
  <w:comment w:id="71" w:author="Kiani, Ali (Energy, Newcastle)" w:date="2021-04-06T13:28:00Z" w:initials="KA(N">
    <w:p w14:paraId="3534710E" w14:textId="5D23CE9D" w:rsidR="008742C8" w:rsidRDefault="008742C8">
      <w:pPr>
        <w:pStyle w:val="CommentText"/>
      </w:pPr>
      <w:r>
        <w:rPr>
          <w:rStyle w:val="CommentReference"/>
        </w:rPr>
        <w:annotationRef/>
      </w:r>
      <w:r>
        <w:t>Is it the % of solvent flow rate ?</w:t>
      </w:r>
    </w:p>
  </w:comment>
  <w:comment w:id="75" w:author="Feron, Paul (Energy, Newcastle)" w:date="2021-04-12T16:38:00Z" w:initials="fer192">
    <w:p w14:paraId="4F76DA78" w14:textId="0790FC98" w:rsidR="008742C8" w:rsidRDefault="008742C8">
      <w:pPr>
        <w:pStyle w:val="CommentText"/>
      </w:pPr>
      <w:r>
        <w:rPr>
          <w:rStyle w:val="CommentReference"/>
        </w:rPr>
        <w:annotationRef/>
      </w:r>
      <w:r>
        <w:t>How does compare with drift as reported in other studies..</w:t>
      </w:r>
    </w:p>
  </w:comment>
  <w:comment w:id="76" w:author="Feron, Paul (Energy, Newcastle)" w:date="2021-04-12T16:39:00Z" w:initials="fer192">
    <w:p w14:paraId="60370E8F" w14:textId="06ABA669" w:rsidR="008742C8" w:rsidRDefault="008742C8">
      <w:pPr>
        <w:pStyle w:val="CommentText"/>
      </w:pPr>
      <w:r>
        <w:rPr>
          <w:rStyle w:val="CommentReference"/>
        </w:rPr>
        <w:annotationRef/>
      </w:r>
      <w:r>
        <w:t>Might be because of better wetting of materials.</w:t>
      </w:r>
    </w:p>
  </w:comment>
  <w:comment w:id="85" w:author="Kiani, Ali (Energy, Newcastle)" w:date="2021-04-06T13:22:00Z" w:initials="KA(N">
    <w:p w14:paraId="47E14320" w14:textId="77777777" w:rsidR="008742C8" w:rsidRDefault="008742C8" w:rsidP="00533D4A">
      <w:pPr>
        <w:pStyle w:val="CommentText"/>
      </w:pPr>
      <w:r>
        <w:rPr>
          <w:rStyle w:val="CommentReference"/>
        </w:rPr>
        <w:annotationRef/>
      </w:r>
      <w:r>
        <w:t>This explanation doesn’t reason this. Maybe when you have more surface area, the droplet can  be lifted more from liquid film covering the surface of the packings</w:t>
      </w:r>
    </w:p>
    <w:p w14:paraId="27D8F067" w14:textId="77777777" w:rsidR="008742C8" w:rsidRDefault="008742C8" w:rsidP="00533D4A">
      <w:pPr>
        <w:pStyle w:val="CommentText"/>
      </w:pPr>
      <w:r>
        <w:t>Also do the distributors used have any effects?</w:t>
      </w:r>
    </w:p>
  </w:comment>
  <w:comment w:id="86" w:author="Pourkhesalian, Ali (Energy, Newcastle)" w:date="2021-07-06T11:42:00Z" w:initials="PA(N">
    <w:p w14:paraId="295B0D82" w14:textId="6B1139DF" w:rsidR="008742C8" w:rsidRDefault="008742C8">
      <w:pPr>
        <w:pStyle w:val="CommentText"/>
      </w:pPr>
      <w:r>
        <w:rPr>
          <w:rStyle w:val="CommentReference"/>
        </w:rPr>
        <w:annotationRef/>
      </w:r>
      <w:r>
        <w:t>One of the methods to generate new particles is bubbling air through a liquid, when bubbles burst, they cause new particles. The particles caused by the distributors are within the micron range and do not contribute to the particle count</w:t>
      </w:r>
    </w:p>
  </w:comment>
  <w:comment w:id="91" w:author="Feron, Paul (Energy, Newcastle)" w:date="2021-04-12T10:04:00Z" w:initials="fer192">
    <w:p w14:paraId="097642CA" w14:textId="77777777" w:rsidR="008742C8" w:rsidRDefault="008742C8" w:rsidP="00AE50F3">
      <w:pPr>
        <w:pStyle w:val="CommentText"/>
      </w:pPr>
      <w:r>
        <w:rPr>
          <w:rStyle w:val="CommentReference"/>
        </w:rPr>
        <w:annotationRef/>
      </w:r>
      <w:r>
        <w:t>This paraemters in this diagram should be in</w:t>
      </w:r>
    </w:p>
  </w:comment>
  <w:comment w:id="92" w:author="Feron, Paul (Energy, Newcastle)" w:date="2021-04-12T10:06:00Z" w:initials="fer192">
    <w:p w14:paraId="239112BB" w14:textId="77777777" w:rsidR="008742C8" w:rsidRDefault="008742C8"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6FDBBCBA" w15:paraIdParent="2458B3A4" w15:done="0"/>
  <w15:commentEx w15:paraId="1E168C12" w15:done="0"/>
  <w15:commentEx w15:paraId="7832B38E" w15:done="0"/>
  <w15:commentEx w15:paraId="44FB62D1" w15:done="0"/>
  <w15:commentEx w15:paraId="254429A6" w15:done="0"/>
  <w15:commentEx w15:paraId="08135675" w15:paraIdParent="254429A6" w15:done="0"/>
  <w15:commentEx w15:paraId="6CE95639" w15:paraIdParent="254429A6" w15:done="0"/>
  <w15:commentEx w15:paraId="50E588E2" w15:done="0"/>
  <w15:commentEx w15:paraId="6A7525FE" w15:paraIdParent="50E588E2" w15:done="0"/>
  <w15:commentEx w15:paraId="2D20DB53" w15:done="0"/>
  <w15:commentEx w15:paraId="542A7A56" w15:paraIdParent="2D20DB53" w15:done="0"/>
  <w15:commentEx w15:paraId="746D1A62" w15:done="0"/>
  <w15:commentEx w15:paraId="49E26FCF" w15:done="0"/>
  <w15:commentEx w15:paraId="685A3799" w15:paraIdParent="49E26FCF" w15:done="0"/>
  <w15:commentEx w15:paraId="09403A0D" w15:done="0"/>
  <w15:commentEx w15:paraId="7FFCAE34" w15:paraIdParent="09403A0D" w15:done="0"/>
  <w15:commentEx w15:paraId="283E7375" w15:done="0"/>
  <w15:commentEx w15:paraId="653AFC1F" w15:paraIdParent="283E7375" w15:done="0"/>
  <w15:commentEx w15:paraId="19982639" w15:done="0"/>
  <w15:commentEx w15:paraId="2132C960" w15:done="0"/>
  <w15:commentEx w15:paraId="5BEDAFE5" w15:paraIdParent="2132C960" w15:done="0"/>
  <w15:commentEx w15:paraId="42BAB2AF" w15:done="0"/>
  <w15:commentEx w15:paraId="654A9A64" w15:done="0"/>
  <w15:commentEx w15:paraId="0E93F330" w15:done="0"/>
  <w15:commentEx w15:paraId="6D8A2AE5" w15:done="0"/>
  <w15:commentEx w15:paraId="4FE1AE82" w15:done="0"/>
  <w15:commentEx w15:paraId="764C78D3" w15:paraIdParent="4FE1AE82" w15:done="0"/>
  <w15:commentEx w15:paraId="6168FA33"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27D8F067" w15:done="0"/>
  <w15:commentEx w15:paraId="295B0D82" w15:paraIdParent="27D8F067"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858222" w16cex:dateUtc="2021-06-29T01:27: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85838F" w16cex:dateUtc="2021-06-29T01:33:00Z"/>
  <w16cex:commentExtensible w16cex:durableId="2485839B" w16cex:dateUtc="2021-06-29T01:33:00Z"/>
  <w16cex:commentExtensible w16cex:durableId="241EE173" w16cex:dateUtc="2021-04-12T05:10:00Z"/>
  <w16cex:commentExtensible w16cex:durableId="2486BDE8" w16cex:dateUtc="2021-06-29T23:54:00Z"/>
  <w16cex:commentExtensible w16cex:durableId="241EEB4E" w16cex:dateUtc="2021-04-12T05:52:00Z"/>
  <w16cex:commentExtensible w16cex:durableId="2486C091" w16cex:dateUtc="2021-06-30T00:0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86F98E" w16cex:dateUtc="2021-06-30T04:09: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8EB884" w16cex:dateUtc="2021-07-06T01:0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8ECEDD" w16cex:dateUtc="2021-07-06T02:45:00Z"/>
  <w16cex:commentExtensible w16cex:durableId="241EF0A4" w16cex:dateUtc="2021-04-12T06:15: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6DF03" w16cex:dateUtc="2021-04-06T03:22:00Z"/>
  <w16cex:commentExtensible w16cex:durableId="248EC01A" w16cex:dateUtc="2021-07-06T01:42: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6FDBBCBA" w16cid:durableId="24858222"/>
  <w16cid:commentId w16cid:paraId="1E168C12" w16cid:durableId="24169E6D"/>
  <w16cid:commentId w16cid:paraId="7832B38E" w16cid:durableId="241EE0B9"/>
  <w16cid:commentId w16cid:paraId="44FB62D1" w16cid:durableId="24169E7C"/>
  <w16cid:commentId w16cid:paraId="254429A6" w16cid:durableId="24169F70"/>
  <w16cid:commentId w16cid:paraId="08135675" w16cid:durableId="2485838F"/>
  <w16cid:commentId w16cid:paraId="6CE95639" w16cid:durableId="2485839B"/>
  <w16cid:commentId w16cid:paraId="50E588E2" w16cid:durableId="241EE173"/>
  <w16cid:commentId w16cid:paraId="6A7525FE" w16cid:durableId="2486BDE8"/>
  <w16cid:commentId w16cid:paraId="2D20DB53" w16cid:durableId="241EEB4E"/>
  <w16cid:commentId w16cid:paraId="542A7A56" w16cid:durableId="2486C091"/>
  <w16cid:commentId w16cid:paraId="746D1A62" w16cid:durableId="241EE27A"/>
  <w16cid:commentId w16cid:paraId="49E26FCF" w16cid:durableId="2416A140"/>
  <w16cid:commentId w16cid:paraId="685A3799" w16cid:durableId="241EEABD"/>
  <w16cid:commentId w16cid:paraId="09403A0D" w16cid:durableId="2416A272"/>
  <w16cid:commentId w16cid:paraId="7FFCAE34" w16cid:durableId="2486F98E"/>
  <w16cid:commentId w16cid:paraId="283E7375" w16cid:durableId="2416A233"/>
  <w16cid:commentId w16cid:paraId="653AFC1F" w16cid:durableId="241EDC37"/>
  <w16cid:commentId w16cid:paraId="19982639" w16cid:durableId="2416A3EA"/>
  <w16cid:commentId w16cid:paraId="2132C960" w16cid:durableId="2416A60C"/>
  <w16cid:commentId w16cid:paraId="5BEDAFE5" w16cid:durableId="248EB884"/>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764C78D3" w16cid:durableId="248ECEDD"/>
  <w16cid:commentId w16cid:paraId="6168FA33" w16cid:durableId="241EF0A4"/>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27D8F067" w16cid:durableId="2416DF03"/>
  <w16cid:commentId w16cid:paraId="295B0D82" w16cid:durableId="248EC01A"/>
  <w16cid:commentId w16cid:paraId="097642CA" w16cid:durableId="241E9992"/>
  <w16cid:commentId w16cid:paraId="239112BB" w16cid:durableId="247DC1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qwUATLx+z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record-ids&gt;&lt;/item&gt;&lt;/Libraries&gt;"/>
  </w:docVars>
  <w:rsids>
    <w:rsidRoot w:val="00216C4A"/>
    <w:rsid w:val="00007038"/>
    <w:rsid w:val="00015933"/>
    <w:rsid w:val="00035446"/>
    <w:rsid w:val="000531B9"/>
    <w:rsid w:val="00064260"/>
    <w:rsid w:val="0009659E"/>
    <w:rsid w:val="000A7B63"/>
    <w:rsid w:val="000B2522"/>
    <w:rsid w:val="000C538E"/>
    <w:rsid w:val="000E1EE9"/>
    <w:rsid w:val="000E57CD"/>
    <w:rsid w:val="001310EE"/>
    <w:rsid w:val="0013139F"/>
    <w:rsid w:val="0018003A"/>
    <w:rsid w:val="001804BD"/>
    <w:rsid w:val="001924AF"/>
    <w:rsid w:val="001A7611"/>
    <w:rsid w:val="001B0EE8"/>
    <w:rsid w:val="001E44A8"/>
    <w:rsid w:val="001E7622"/>
    <w:rsid w:val="00206204"/>
    <w:rsid w:val="00216C4A"/>
    <w:rsid w:val="00233CB9"/>
    <w:rsid w:val="002455F6"/>
    <w:rsid w:val="002501B5"/>
    <w:rsid w:val="002705DE"/>
    <w:rsid w:val="00281B0F"/>
    <w:rsid w:val="0028271E"/>
    <w:rsid w:val="00286A1B"/>
    <w:rsid w:val="00296980"/>
    <w:rsid w:val="002C3110"/>
    <w:rsid w:val="002E7EB1"/>
    <w:rsid w:val="00323D9F"/>
    <w:rsid w:val="00350D69"/>
    <w:rsid w:val="00353527"/>
    <w:rsid w:val="00377AF5"/>
    <w:rsid w:val="00380CF7"/>
    <w:rsid w:val="0039252C"/>
    <w:rsid w:val="003A47E0"/>
    <w:rsid w:val="003C0FE2"/>
    <w:rsid w:val="003C4B49"/>
    <w:rsid w:val="003C7736"/>
    <w:rsid w:val="003E07E9"/>
    <w:rsid w:val="003E643B"/>
    <w:rsid w:val="00401756"/>
    <w:rsid w:val="00412A54"/>
    <w:rsid w:val="004339ED"/>
    <w:rsid w:val="004429E8"/>
    <w:rsid w:val="004560A2"/>
    <w:rsid w:val="00481A49"/>
    <w:rsid w:val="00496C3E"/>
    <w:rsid w:val="004B7F67"/>
    <w:rsid w:val="004C6C51"/>
    <w:rsid w:val="00533D4A"/>
    <w:rsid w:val="00534B84"/>
    <w:rsid w:val="00547E10"/>
    <w:rsid w:val="00553290"/>
    <w:rsid w:val="00575FDB"/>
    <w:rsid w:val="0057754E"/>
    <w:rsid w:val="00585395"/>
    <w:rsid w:val="005B22F8"/>
    <w:rsid w:val="005E6F2A"/>
    <w:rsid w:val="005F27C6"/>
    <w:rsid w:val="0060724B"/>
    <w:rsid w:val="006217F5"/>
    <w:rsid w:val="006273C7"/>
    <w:rsid w:val="00627C04"/>
    <w:rsid w:val="00630F9A"/>
    <w:rsid w:val="00631E2A"/>
    <w:rsid w:val="00644930"/>
    <w:rsid w:val="00650531"/>
    <w:rsid w:val="00652868"/>
    <w:rsid w:val="00675F7B"/>
    <w:rsid w:val="00687BEA"/>
    <w:rsid w:val="006A05AB"/>
    <w:rsid w:val="006A5CFE"/>
    <w:rsid w:val="006B4EB3"/>
    <w:rsid w:val="006B7F97"/>
    <w:rsid w:val="006C49B8"/>
    <w:rsid w:val="006C684E"/>
    <w:rsid w:val="006E3856"/>
    <w:rsid w:val="006F7FBE"/>
    <w:rsid w:val="007013C5"/>
    <w:rsid w:val="0070659A"/>
    <w:rsid w:val="0071049D"/>
    <w:rsid w:val="00745E68"/>
    <w:rsid w:val="00771C4A"/>
    <w:rsid w:val="00777A1E"/>
    <w:rsid w:val="007A378F"/>
    <w:rsid w:val="007A6E6F"/>
    <w:rsid w:val="007C0DD0"/>
    <w:rsid w:val="007E6A39"/>
    <w:rsid w:val="007F1071"/>
    <w:rsid w:val="008001DB"/>
    <w:rsid w:val="0080408D"/>
    <w:rsid w:val="008255B5"/>
    <w:rsid w:val="00852052"/>
    <w:rsid w:val="008549B4"/>
    <w:rsid w:val="008612E3"/>
    <w:rsid w:val="0087218A"/>
    <w:rsid w:val="008742C8"/>
    <w:rsid w:val="0089133B"/>
    <w:rsid w:val="008A079B"/>
    <w:rsid w:val="008D70F0"/>
    <w:rsid w:val="008F4B59"/>
    <w:rsid w:val="009273C3"/>
    <w:rsid w:val="009305B6"/>
    <w:rsid w:val="00934951"/>
    <w:rsid w:val="00934C5F"/>
    <w:rsid w:val="009514F3"/>
    <w:rsid w:val="00966C53"/>
    <w:rsid w:val="00971739"/>
    <w:rsid w:val="0097709B"/>
    <w:rsid w:val="009D4F2F"/>
    <w:rsid w:val="009E5012"/>
    <w:rsid w:val="00A00F6C"/>
    <w:rsid w:val="00A25BD5"/>
    <w:rsid w:val="00A40E91"/>
    <w:rsid w:val="00A42FA7"/>
    <w:rsid w:val="00A43A56"/>
    <w:rsid w:val="00A551B9"/>
    <w:rsid w:val="00AA52FC"/>
    <w:rsid w:val="00AE50F3"/>
    <w:rsid w:val="00B233B2"/>
    <w:rsid w:val="00B24F5E"/>
    <w:rsid w:val="00B256DC"/>
    <w:rsid w:val="00B5733C"/>
    <w:rsid w:val="00B63E7E"/>
    <w:rsid w:val="00BA07B0"/>
    <w:rsid w:val="00BB422D"/>
    <w:rsid w:val="00BD0840"/>
    <w:rsid w:val="00BD396A"/>
    <w:rsid w:val="00C00C14"/>
    <w:rsid w:val="00C16135"/>
    <w:rsid w:val="00C26504"/>
    <w:rsid w:val="00C43E9B"/>
    <w:rsid w:val="00C44FCA"/>
    <w:rsid w:val="00C60D29"/>
    <w:rsid w:val="00C73DFD"/>
    <w:rsid w:val="00C86A6B"/>
    <w:rsid w:val="00C924A9"/>
    <w:rsid w:val="00C96E54"/>
    <w:rsid w:val="00CA6265"/>
    <w:rsid w:val="00CB6EE0"/>
    <w:rsid w:val="00CC0489"/>
    <w:rsid w:val="00CD6A0D"/>
    <w:rsid w:val="00D0449C"/>
    <w:rsid w:val="00D162B0"/>
    <w:rsid w:val="00D22E86"/>
    <w:rsid w:val="00D615B9"/>
    <w:rsid w:val="00D91394"/>
    <w:rsid w:val="00DC2EC3"/>
    <w:rsid w:val="00DC4060"/>
    <w:rsid w:val="00DF4201"/>
    <w:rsid w:val="00E207A7"/>
    <w:rsid w:val="00E5393D"/>
    <w:rsid w:val="00E65A88"/>
    <w:rsid w:val="00E80A7A"/>
    <w:rsid w:val="00E93587"/>
    <w:rsid w:val="00EA0993"/>
    <w:rsid w:val="00EB25AC"/>
    <w:rsid w:val="00ED0213"/>
    <w:rsid w:val="00EE54C8"/>
    <w:rsid w:val="00EF6E33"/>
    <w:rsid w:val="00EF7B69"/>
    <w:rsid w:val="00F261E8"/>
    <w:rsid w:val="00F37B82"/>
    <w:rsid w:val="00F61D77"/>
    <w:rsid w:val="00F74E6D"/>
    <w:rsid w:val="00F7794B"/>
    <w:rsid w:val="00F931C9"/>
    <w:rsid w:val="00F954F5"/>
    <w:rsid w:val="00FA42FB"/>
    <w:rsid w:val="00FA47D6"/>
    <w:rsid w:val="00FD1BF6"/>
    <w:rsid w:val="00FE05E7"/>
    <w:rsid w:val="00FE374F"/>
    <w:rsid w:val="00FF4F5D"/>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B6EE0"/>
    <w:rPr>
      <w:color w:val="605E5C"/>
      <w:shd w:val="clear" w:color="auto" w:fill="E1DFDD"/>
    </w:rPr>
  </w:style>
  <w:style w:type="table" w:styleId="GridTable5Dark-Accent2">
    <w:name w:val="Grid Table 5 Dark Accent 2"/>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2C311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422097769">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www.rstudio.com/"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github.com/pourkhesalian/pm-analysis"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8</TotalTime>
  <Pages>38</Pages>
  <Words>12509</Words>
  <Characters>7130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8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24</cp:revision>
  <dcterms:created xsi:type="dcterms:W3CDTF">2021-07-04T23:46:00Z</dcterms:created>
  <dcterms:modified xsi:type="dcterms:W3CDTF">2021-07-15T00:01:00Z</dcterms:modified>
</cp:coreProperties>
</file>